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A8393A" w:rsidRPr="007712E7"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C30E12" w:rsidP="00F31CB8">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9B2AC8" w:rsidP="008334D5">
      <w:pPr>
        <w:spacing w:after="0" w:line="480" w:lineRule="auto"/>
        <w:jc w:val="center"/>
        <w:rPr>
          <w:rFonts w:ascii="Times New Roman" w:hAnsi="Times New Roman" w:cs="Times New Roman"/>
          <w:sz w:val="24"/>
          <w:szCs w:val="24"/>
        </w:rPr>
      </w:pPr>
      <w:r w:rsidRPr="000147C0">
        <w:rPr>
          <w:rFonts w:ascii="Times New Roman" w:hAnsi="Times New Roman" w:cs="Times New Roman"/>
          <w:sz w:val="24"/>
          <w:szCs w:val="24"/>
        </w:rPr>
        <w:t>Personal Analysis Essay</w:t>
      </w:r>
    </w:p>
    <w:p w:rsidR="0054511C" w:rsidP="0030352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B31568">
        <w:rPr>
          <w:rFonts w:ascii="Times New Roman" w:hAnsi="Times New Roman" w:cs="Times New Roman"/>
          <w:sz w:val="24"/>
          <w:szCs w:val="24"/>
        </w:rPr>
        <w:t xml:space="preserve">Virginity of a woman </w:t>
      </w:r>
      <w:r w:rsidR="00FC33AB">
        <w:rPr>
          <w:rFonts w:ascii="Times New Roman" w:hAnsi="Times New Roman" w:cs="Times New Roman"/>
          <w:sz w:val="24"/>
          <w:szCs w:val="24"/>
        </w:rPr>
        <w:t>has been a rhet</w:t>
      </w:r>
      <w:r w:rsidR="00D13C1A">
        <w:rPr>
          <w:rFonts w:ascii="Times New Roman" w:hAnsi="Times New Roman" w:cs="Times New Roman"/>
          <w:sz w:val="24"/>
          <w:szCs w:val="24"/>
        </w:rPr>
        <w:t xml:space="preserve">orical, hot, and interesting </w:t>
      </w:r>
      <w:r w:rsidR="00661DAF">
        <w:rPr>
          <w:rFonts w:ascii="Times New Roman" w:hAnsi="Times New Roman" w:cs="Times New Roman"/>
          <w:sz w:val="24"/>
          <w:szCs w:val="24"/>
        </w:rPr>
        <w:t xml:space="preserve">topic which grabbed quite an attention in </w:t>
      </w:r>
      <w:r w:rsidR="00C3720A">
        <w:rPr>
          <w:rFonts w:ascii="Times New Roman" w:hAnsi="Times New Roman" w:cs="Times New Roman"/>
          <w:sz w:val="24"/>
          <w:szCs w:val="24"/>
        </w:rPr>
        <w:t xml:space="preserve">poetry and literature. </w:t>
      </w:r>
      <w:r w:rsidR="00FE2421">
        <w:rPr>
          <w:rFonts w:ascii="Times New Roman" w:hAnsi="Times New Roman" w:cs="Times New Roman"/>
          <w:sz w:val="24"/>
          <w:szCs w:val="24"/>
        </w:rPr>
        <w:t xml:space="preserve">The element of time always </w:t>
      </w:r>
      <w:r w:rsidR="00D73BC3">
        <w:rPr>
          <w:rFonts w:ascii="Times New Roman" w:hAnsi="Times New Roman" w:cs="Times New Roman"/>
          <w:sz w:val="24"/>
          <w:szCs w:val="24"/>
        </w:rPr>
        <w:t>circles around this particular topic</w:t>
      </w:r>
      <w:r w:rsidR="0062485C">
        <w:rPr>
          <w:rFonts w:ascii="Times New Roman" w:hAnsi="Times New Roman" w:cs="Times New Roman"/>
          <w:sz w:val="24"/>
          <w:szCs w:val="24"/>
        </w:rPr>
        <w:t>. P</w:t>
      </w:r>
      <w:r w:rsidR="00394C1D">
        <w:rPr>
          <w:rFonts w:ascii="Times New Roman" w:hAnsi="Times New Roman" w:cs="Times New Roman"/>
          <w:sz w:val="24"/>
          <w:szCs w:val="24"/>
        </w:rPr>
        <w:t>oets or a</w:t>
      </w:r>
      <w:r w:rsidR="0062485C">
        <w:rPr>
          <w:rFonts w:ascii="Times New Roman" w:hAnsi="Times New Roman" w:cs="Times New Roman"/>
          <w:sz w:val="24"/>
          <w:szCs w:val="24"/>
        </w:rPr>
        <w:t xml:space="preserve">uthors usually find it compelling to thread time with virginity. </w:t>
      </w:r>
      <w:r w:rsidR="00FE2421">
        <w:rPr>
          <w:rFonts w:ascii="Times New Roman" w:hAnsi="Times New Roman" w:cs="Times New Roman"/>
          <w:sz w:val="24"/>
          <w:szCs w:val="24"/>
        </w:rPr>
        <w:t>I</w:t>
      </w:r>
      <w:r w:rsidR="00705315">
        <w:rPr>
          <w:rFonts w:ascii="Times New Roman" w:hAnsi="Times New Roman" w:cs="Times New Roman"/>
          <w:sz w:val="24"/>
          <w:szCs w:val="24"/>
        </w:rPr>
        <w:t xml:space="preserve"> have chosen Robert Herrick’s </w:t>
      </w:r>
      <w:r w:rsidRPr="008C7E93" w:rsidR="008C7E93">
        <w:rPr>
          <w:rFonts w:ascii="Times New Roman" w:hAnsi="Times New Roman" w:cs="Times New Roman"/>
          <w:sz w:val="24"/>
          <w:szCs w:val="24"/>
        </w:rPr>
        <w:t>“To the Virgins to Make Much of Time”</w:t>
      </w:r>
      <w:r w:rsidR="008C7E93">
        <w:rPr>
          <w:rFonts w:ascii="Times New Roman" w:hAnsi="Times New Roman" w:cs="Times New Roman"/>
          <w:sz w:val="24"/>
          <w:szCs w:val="24"/>
        </w:rPr>
        <w:t xml:space="preserve"> for this paper.</w:t>
      </w:r>
      <w:r w:rsidR="00705315">
        <w:rPr>
          <w:rFonts w:ascii="Times New Roman" w:hAnsi="Times New Roman" w:cs="Times New Roman"/>
          <w:sz w:val="24"/>
          <w:szCs w:val="24"/>
        </w:rPr>
        <w:t xml:space="preserve"> </w:t>
      </w:r>
      <w:r w:rsidR="00D94BF4">
        <w:rPr>
          <w:rFonts w:ascii="Times New Roman" w:hAnsi="Times New Roman" w:cs="Times New Roman"/>
          <w:sz w:val="24"/>
          <w:szCs w:val="24"/>
        </w:rPr>
        <w:t xml:space="preserve">In this poem, the poet is </w:t>
      </w:r>
      <w:r w:rsidR="009E5645">
        <w:rPr>
          <w:rFonts w:ascii="Times New Roman" w:hAnsi="Times New Roman" w:cs="Times New Roman"/>
          <w:sz w:val="24"/>
          <w:szCs w:val="24"/>
        </w:rPr>
        <w:t>inspiring virgin women to lose their virginity and enjoy the fruits of sex</w:t>
      </w:r>
      <w:r w:rsidR="00FE406B">
        <w:rPr>
          <w:rFonts w:ascii="Times New Roman" w:hAnsi="Times New Roman" w:cs="Times New Roman"/>
          <w:sz w:val="24"/>
          <w:szCs w:val="24"/>
        </w:rPr>
        <w:t xml:space="preserve">ually active life. </w:t>
      </w:r>
      <w:r w:rsidR="007E7064">
        <w:rPr>
          <w:rFonts w:ascii="Times New Roman" w:hAnsi="Times New Roman" w:cs="Times New Roman"/>
          <w:sz w:val="24"/>
          <w:szCs w:val="24"/>
        </w:rPr>
        <w:t xml:space="preserve">The poem can be summed up by “carpe diem,” a </w:t>
      </w:r>
      <w:r w:rsidR="000E3B74">
        <w:rPr>
          <w:rFonts w:ascii="Times New Roman" w:hAnsi="Times New Roman" w:cs="Times New Roman"/>
          <w:sz w:val="24"/>
          <w:szCs w:val="24"/>
        </w:rPr>
        <w:t xml:space="preserve">Latin </w:t>
      </w:r>
      <w:r w:rsidR="00660FBC">
        <w:rPr>
          <w:rFonts w:ascii="Times New Roman" w:hAnsi="Times New Roman" w:cs="Times New Roman"/>
          <w:sz w:val="24"/>
          <w:szCs w:val="24"/>
        </w:rPr>
        <w:t xml:space="preserve">phrase that means “seize the day.” </w:t>
      </w:r>
      <w:r w:rsidR="0012536E">
        <w:rPr>
          <w:rFonts w:ascii="Times New Roman" w:hAnsi="Times New Roman" w:cs="Times New Roman"/>
          <w:sz w:val="24"/>
          <w:szCs w:val="24"/>
        </w:rPr>
        <w:t xml:space="preserve">It preaches </w:t>
      </w:r>
      <w:r w:rsidR="007A0009">
        <w:rPr>
          <w:rFonts w:ascii="Times New Roman" w:hAnsi="Times New Roman" w:cs="Times New Roman"/>
          <w:sz w:val="24"/>
          <w:szCs w:val="24"/>
        </w:rPr>
        <w:t xml:space="preserve">virgins </w:t>
      </w:r>
      <w:r w:rsidR="0012536E">
        <w:rPr>
          <w:rFonts w:ascii="Times New Roman" w:hAnsi="Times New Roman" w:cs="Times New Roman"/>
          <w:sz w:val="24"/>
          <w:szCs w:val="24"/>
        </w:rPr>
        <w:t>that pleasure and youth of woman rust</w:t>
      </w:r>
      <w:r w:rsidR="005717DA">
        <w:rPr>
          <w:rFonts w:ascii="Times New Roman" w:hAnsi="Times New Roman" w:cs="Times New Roman"/>
          <w:sz w:val="24"/>
          <w:szCs w:val="24"/>
        </w:rPr>
        <w:t xml:space="preserve"> with time. A</w:t>
      </w:r>
      <w:r w:rsidR="001C3535">
        <w:rPr>
          <w:rFonts w:ascii="Times New Roman" w:hAnsi="Times New Roman" w:cs="Times New Roman"/>
          <w:sz w:val="24"/>
          <w:szCs w:val="24"/>
        </w:rPr>
        <w:t xml:space="preserve">lthough </w:t>
      </w:r>
      <w:r w:rsidR="005717DA">
        <w:rPr>
          <w:rFonts w:ascii="Times New Roman" w:hAnsi="Times New Roman" w:cs="Times New Roman"/>
          <w:sz w:val="24"/>
          <w:szCs w:val="24"/>
        </w:rPr>
        <w:t>virgins</w:t>
      </w:r>
      <w:r w:rsidR="007A0009">
        <w:rPr>
          <w:rFonts w:ascii="Times New Roman" w:hAnsi="Times New Roman" w:cs="Times New Roman"/>
          <w:sz w:val="24"/>
          <w:szCs w:val="24"/>
        </w:rPr>
        <w:t xml:space="preserve"> have this blooming flower </w:t>
      </w:r>
      <w:r w:rsidR="00AB01B3">
        <w:rPr>
          <w:rFonts w:ascii="Times New Roman" w:hAnsi="Times New Roman" w:cs="Times New Roman"/>
          <w:sz w:val="24"/>
          <w:szCs w:val="24"/>
        </w:rPr>
        <w:t xml:space="preserve">at the moment, sooner they will be old and they will not get to experience their wildest, warm and full of pleasure moments </w:t>
      </w:r>
      <w:r w:rsidR="001C3535">
        <w:rPr>
          <w:rFonts w:ascii="Times New Roman" w:hAnsi="Times New Roman" w:cs="Times New Roman"/>
          <w:sz w:val="24"/>
          <w:szCs w:val="24"/>
        </w:rPr>
        <w:t xml:space="preserve">that they deserved to enjoy in their life so they </w:t>
      </w:r>
      <w:r w:rsidR="005717DA">
        <w:rPr>
          <w:rFonts w:ascii="Times New Roman" w:hAnsi="Times New Roman" w:cs="Times New Roman"/>
          <w:sz w:val="24"/>
          <w:szCs w:val="24"/>
        </w:rPr>
        <w:t xml:space="preserve">need to take advantage from the time that they have. </w:t>
      </w:r>
    </w:p>
    <w:p w:rsidR="00A90317" w:rsidP="00A90317">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240496">
        <w:rPr>
          <w:rFonts w:ascii="Times New Roman" w:hAnsi="Times New Roman" w:cs="Times New Roman"/>
          <w:sz w:val="24"/>
          <w:szCs w:val="24"/>
        </w:rPr>
        <w:t xml:space="preserve">The poet is </w:t>
      </w:r>
      <w:r>
        <w:rPr>
          <w:rFonts w:ascii="Times New Roman" w:hAnsi="Times New Roman" w:cs="Times New Roman"/>
          <w:sz w:val="24"/>
          <w:szCs w:val="24"/>
        </w:rPr>
        <w:t>quick in directing</w:t>
      </w:r>
      <w:r w:rsidR="00556890">
        <w:rPr>
          <w:rFonts w:ascii="Times New Roman" w:hAnsi="Times New Roman" w:cs="Times New Roman"/>
          <w:sz w:val="24"/>
          <w:szCs w:val="24"/>
        </w:rPr>
        <w:t xml:space="preserve"> readers to</w:t>
      </w:r>
      <w:r>
        <w:rPr>
          <w:rFonts w:ascii="Times New Roman" w:hAnsi="Times New Roman" w:cs="Times New Roman"/>
          <w:sz w:val="24"/>
          <w:szCs w:val="24"/>
        </w:rPr>
        <w:t xml:space="preserve"> the main focus of the poem</w:t>
      </w:r>
      <w:r w:rsidR="00556890">
        <w:rPr>
          <w:rFonts w:ascii="Times New Roman" w:hAnsi="Times New Roman" w:cs="Times New Roman"/>
          <w:sz w:val="24"/>
          <w:szCs w:val="24"/>
        </w:rPr>
        <w:t>. He takes starts from,</w:t>
      </w:r>
      <w:r w:rsidR="00556890">
        <w:rPr>
          <w:rFonts w:ascii="Times New Roman" w:hAnsi="Times New Roman" w:cs="Times New Roman"/>
          <w:i/>
          <w:sz w:val="24"/>
          <w:szCs w:val="24"/>
        </w:rPr>
        <w:t xml:space="preserve"> “</w:t>
      </w:r>
      <w:r w:rsidR="000E0B6A">
        <w:rPr>
          <w:rFonts w:ascii="Times New Roman" w:hAnsi="Times New Roman" w:cs="Times New Roman"/>
          <w:i/>
          <w:sz w:val="24"/>
          <w:szCs w:val="24"/>
        </w:rPr>
        <w:t>Gather ye rosebuds while ye may</w:t>
      </w:r>
      <w:r w:rsidR="009A6DF1">
        <w:rPr>
          <w:rFonts w:ascii="Times New Roman" w:hAnsi="Times New Roman" w:cs="Times New Roman"/>
          <w:i/>
          <w:sz w:val="24"/>
          <w:szCs w:val="24"/>
        </w:rPr>
        <w:t>.</w:t>
      </w:r>
      <w:r w:rsidR="000E0B6A">
        <w:rPr>
          <w:rFonts w:ascii="Times New Roman" w:hAnsi="Times New Roman" w:cs="Times New Roman"/>
          <w:i/>
          <w:sz w:val="24"/>
          <w:szCs w:val="24"/>
        </w:rPr>
        <w:t>”</w:t>
      </w:r>
      <w:r w:rsidR="009A6DF1">
        <w:rPr>
          <w:rFonts w:ascii="Times New Roman" w:hAnsi="Times New Roman" w:cs="Times New Roman"/>
          <w:i/>
          <w:sz w:val="24"/>
          <w:szCs w:val="24"/>
        </w:rPr>
        <w:t xml:space="preserve"> </w:t>
      </w:r>
      <w:r w:rsidRPr="00AE1947" w:rsidR="009A6DF1">
        <w:rPr>
          <w:rFonts w:ascii="Times New Roman" w:hAnsi="Times New Roman" w:cs="Times New Roman"/>
          <w:sz w:val="24"/>
          <w:szCs w:val="24"/>
        </w:rPr>
        <w:t xml:space="preserve">Here </w:t>
      </w:r>
      <w:r w:rsidRPr="00AE1947" w:rsidR="00B81A64">
        <w:rPr>
          <w:rFonts w:ascii="Times New Roman" w:hAnsi="Times New Roman" w:cs="Times New Roman"/>
          <w:sz w:val="24"/>
          <w:szCs w:val="24"/>
        </w:rPr>
        <w:t xml:space="preserve">he is </w:t>
      </w:r>
      <w:r w:rsidRPr="00AE1947" w:rsidR="00F25790">
        <w:rPr>
          <w:rFonts w:ascii="Times New Roman" w:hAnsi="Times New Roman" w:cs="Times New Roman"/>
          <w:sz w:val="24"/>
          <w:szCs w:val="24"/>
        </w:rPr>
        <w:t xml:space="preserve">encouraging </w:t>
      </w:r>
      <w:r w:rsidRPr="00AE1947" w:rsidR="001A4B29">
        <w:rPr>
          <w:rFonts w:ascii="Times New Roman" w:hAnsi="Times New Roman" w:cs="Times New Roman"/>
          <w:sz w:val="24"/>
          <w:szCs w:val="24"/>
        </w:rPr>
        <w:t>the virgins</w:t>
      </w:r>
      <w:r w:rsidR="001A4B29">
        <w:rPr>
          <w:rFonts w:ascii="Times New Roman" w:hAnsi="Times New Roman" w:cs="Times New Roman"/>
          <w:i/>
          <w:sz w:val="24"/>
          <w:szCs w:val="24"/>
        </w:rPr>
        <w:t xml:space="preserve"> “ye”</w:t>
      </w:r>
      <w:r w:rsidR="00CC7C47">
        <w:rPr>
          <w:rFonts w:ascii="Times New Roman" w:hAnsi="Times New Roman" w:cs="Times New Roman"/>
          <w:i/>
          <w:sz w:val="24"/>
          <w:szCs w:val="24"/>
        </w:rPr>
        <w:t xml:space="preserve"> </w:t>
      </w:r>
      <w:r w:rsidRPr="00AE1947" w:rsidR="00CC7C47">
        <w:rPr>
          <w:rFonts w:ascii="Times New Roman" w:hAnsi="Times New Roman" w:cs="Times New Roman"/>
          <w:sz w:val="24"/>
          <w:szCs w:val="24"/>
        </w:rPr>
        <w:t>to gather their</w:t>
      </w:r>
      <w:r w:rsidR="00CC7C47">
        <w:rPr>
          <w:rFonts w:ascii="Times New Roman" w:hAnsi="Times New Roman" w:cs="Times New Roman"/>
          <w:i/>
          <w:sz w:val="24"/>
          <w:szCs w:val="24"/>
        </w:rPr>
        <w:t xml:space="preserve"> </w:t>
      </w:r>
      <w:r w:rsidRPr="00AE1947" w:rsidR="00CC7C47">
        <w:rPr>
          <w:rFonts w:ascii="Times New Roman" w:hAnsi="Times New Roman" w:cs="Times New Roman"/>
          <w:sz w:val="24"/>
          <w:szCs w:val="24"/>
        </w:rPr>
        <w:t>fruits of sexual pleasures</w:t>
      </w:r>
      <w:r w:rsidR="00CC7C47">
        <w:rPr>
          <w:rFonts w:ascii="Times New Roman" w:hAnsi="Times New Roman" w:cs="Times New Roman"/>
          <w:i/>
          <w:sz w:val="24"/>
          <w:szCs w:val="24"/>
        </w:rPr>
        <w:t xml:space="preserve"> “rosebuds” </w:t>
      </w:r>
      <w:r w:rsidRPr="00AE1947" w:rsidR="00CC7C47">
        <w:rPr>
          <w:rFonts w:ascii="Times New Roman" w:hAnsi="Times New Roman" w:cs="Times New Roman"/>
          <w:sz w:val="24"/>
          <w:szCs w:val="24"/>
        </w:rPr>
        <w:t>while they still</w:t>
      </w:r>
      <w:r w:rsidRPr="00AE1947" w:rsidR="00AE1947">
        <w:rPr>
          <w:rFonts w:ascii="Times New Roman" w:hAnsi="Times New Roman" w:cs="Times New Roman"/>
          <w:sz w:val="24"/>
          <w:szCs w:val="24"/>
        </w:rPr>
        <w:t xml:space="preserve"> can</w:t>
      </w:r>
      <w:r w:rsidRPr="00AE1947" w:rsidR="00CC7C47">
        <w:rPr>
          <w:rFonts w:ascii="Times New Roman" w:hAnsi="Times New Roman" w:cs="Times New Roman"/>
          <w:sz w:val="24"/>
          <w:szCs w:val="24"/>
        </w:rPr>
        <w:t xml:space="preserve"> </w:t>
      </w:r>
      <w:r w:rsidR="00AE1947">
        <w:rPr>
          <w:rFonts w:ascii="Times New Roman" w:hAnsi="Times New Roman" w:cs="Times New Roman"/>
          <w:i/>
          <w:sz w:val="24"/>
          <w:szCs w:val="24"/>
        </w:rPr>
        <w:t xml:space="preserve">“while ye may.” </w:t>
      </w:r>
      <w:r w:rsidRPr="00745A6B" w:rsidR="006C6937">
        <w:rPr>
          <w:rFonts w:ascii="Times New Roman" w:hAnsi="Times New Roman" w:cs="Times New Roman"/>
          <w:sz w:val="24"/>
          <w:szCs w:val="24"/>
        </w:rPr>
        <w:t>He is telling virgins that there is whole another heavenly and pleasure oozing life waiting for them.</w:t>
      </w:r>
      <w:r w:rsidR="001A73FA">
        <w:rPr>
          <w:rFonts w:ascii="Times New Roman" w:hAnsi="Times New Roman" w:cs="Times New Roman"/>
          <w:sz w:val="24"/>
          <w:szCs w:val="24"/>
        </w:rPr>
        <w:t xml:space="preserve"> They can embrace it and take advantage of </w:t>
      </w:r>
      <w:r w:rsidR="00412BA0">
        <w:rPr>
          <w:rFonts w:ascii="Times New Roman" w:hAnsi="Times New Roman" w:cs="Times New Roman"/>
          <w:sz w:val="24"/>
          <w:szCs w:val="24"/>
        </w:rPr>
        <w:t>the time that they presently have</w:t>
      </w:r>
      <w:r w:rsidR="001A73FA">
        <w:rPr>
          <w:rFonts w:ascii="Times New Roman" w:hAnsi="Times New Roman" w:cs="Times New Roman"/>
          <w:sz w:val="24"/>
          <w:szCs w:val="24"/>
        </w:rPr>
        <w:t xml:space="preserve"> in their lives</w:t>
      </w:r>
      <w:r w:rsidR="00412BA0">
        <w:rPr>
          <w:rFonts w:ascii="Times New Roman" w:hAnsi="Times New Roman" w:cs="Times New Roman"/>
          <w:sz w:val="24"/>
          <w:szCs w:val="24"/>
        </w:rPr>
        <w:t xml:space="preserve">. </w:t>
      </w:r>
      <w:r w:rsidR="001876B0">
        <w:rPr>
          <w:rFonts w:ascii="Times New Roman" w:hAnsi="Times New Roman" w:cs="Times New Roman"/>
          <w:sz w:val="24"/>
          <w:szCs w:val="24"/>
        </w:rPr>
        <w:t xml:space="preserve">He discusses this further as </w:t>
      </w:r>
      <w:r w:rsidRPr="0086163C" w:rsidR="001876B0">
        <w:rPr>
          <w:rFonts w:ascii="Times New Roman" w:hAnsi="Times New Roman" w:cs="Times New Roman"/>
          <w:i/>
          <w:sz w:val="24"/>
          <w:szCs w:val="24"/>
        </w:rPr>
        <w:t>“Old time is still a flying;”</w:t>
      </w:r>
      <w:r w:rsidR="0086163C">
        <w:rPr>
          <w:rFonts w:ascii="Times New Roman" w:hAnsi="Times New Roman" w:cs="Times New Roman"/>
          <w:sz w:val="24"/>
          <w:szCs w:val="24"/>
        </w:rPr>
        <w:t xml:space="preserve"> here he has added “old” with time</w:t>
      </w:r>
      <w:r w:rsidR="00587984">
        <w:rPr>
          <w:rFonts w:ascii="Times New Roman" w:hAnsi="Times New Roman" w:cs="Times New Roman"/>
          <w:sz w:val="24"/>
          <w:szCs w:val="24"/>
        </w:rPr>
        <w:t xml:space="preserve"> as an element of sadness</w:t>
      </w:r>
      <w:r w:rsidR="0086163C">
        <w:rPr>
          <w:rFonts w:ascii="Times New Roman" w:hAnsi="Times New Roman" w:cs="Times New Roman"/>
          <w:sz w:val="24"/>
          <w:szCs w:val="24"/>
        </w:rPr>
        <w:t xml:space="preserve"> which provokes the idea of getting old inside </w:t>
      </w:r>
      <w:r w:rsidR="00587984">
        <w:rPr>
          <w:rFonts w:ascii="Times New Roman" w:hAnsi="Times New Roman" w:cs="Times New Roman"/>
          <w:sz w:val="24"/>
          <w:szCs w:val="24"/>
        </w:rPr>
        <w:t xml:space="preserve">his </w:t>
      </w:r>
      <w:r w:rsidR="0086163C">
        <w:rPr>
          <w:rFonts w:ascii="Times New Roman" w:hAnsi="Times New Roman" w:cs="Times New Roman"/>
          <w:sz w:val="24"/>
          <w:szCs w:val="24"/>
        </w:rPr>
        <w:t>readers’ mind</w:t>
      </w:r>
      <w:r w:rsidR="00587984">
        <w:rPr>
          <w:rFonts w:ascii="Times New Roman" w:hAnsi="Times New Roman" w:cs="Times New Roman"/>
          <w:sz w:val="24"/>
          <w:szCs w:val="24"/>
        </w:rPr>
        <w:t>.</w:t>
      </w:r>
      <w:r w:rsidR="00B522BF">
        <w:rPr>
          <w:rFonts w:ascii="Times New Roman" w:hAnsi="Times New Roman" w:cs="Times New Roman"/>
          <w:sz w:val="24"/>
          <w:szCs w:val="24"/>
        </w:rPr>
        <w:t xml:space="preserve"> </w:t>
      </w:r>
      <w:r w:rsidR="00587984">
        <w:rPr>
          <w:rFonts w:ascii="Times New Roman" w:hAnsi="Times New Roman" w:cs="Times New Roman"/>
          <w:sz w:val="24"/>
          <w:szCs w:val="24"/>
        </w:rPr>
        <w:t xml:space="preserve"> </w:t>
      </w:r>
      <w:r w:rsidR="00AC6E55">
        <w:rPr>
          <w:rFonts w:ascii="Times New Roman" w:hAnsi="Times New Roman" w:cs="Times New Roman"/>
          <w:sz w:val="24"/>
          <w:szCs w:val="24"/>
        </w:rPr>
        <w:t xml:space="preserve">In the next line, </w:t>
      </w:r>
      <w:r w:rsidRPr="007B4B1F" w:rsidR="00AC6E55">
        <w:rPr>
          <w:rFonts w:ascii="Times New Roman" w:hAnsi="Times New Roman" w:cs="Times New Roman"/>
          <w:i/>
          <w:sz w:val="24"/>
          <w:szCs w:val="24"/>
        </w:rPr>
        <w:t>“</w:t>
      </w:r>
      <w:r w:rsidRPr="007B4B1F" w:rsidR="002C7D2A">
        <w:rPr>
          <w:rFonts w:ascii="Times New Roman" w:hAnsi="Times New Roman" w:cs="Times New Roman"/>
          <w:i/>
          <w:sz w:val="24"/>
          <w:szCs w:val="24"/>
        </w:rPr>
        <w:t>And this same flower that smiles today</w:t>
      </w:r>
      <w:r w:rsidRPr="007B4B1F" w:rsidR="00AC6E55">
        <w:rPr>
          <w:rFonts w:ascii="Times New Roman" w:hAnsi="Times New Roman" w:cs="Times New Roman"/>
          <w:i/>
          <w:sz w:val="24"/>
          <w:szCs w:val="24"/>
        </w:rPr>
        <w:t xml:space="preserve">”, </w:t>
      </w:r>
      <w:r w:rsidR="00AC6E55">
        <w:rPr>
          <w:rFonts w:ascii="Times New Roman" w:hAnsi="Times New Roman" w:cs="Times New Roman"/>
          <w:sz w:val="24"/>
          <w:szCs w:val="24"/>
        </w:rPr>
        <w:t xml:space="preserve">he is </w:t>
      </w:r>
      <w:r w:rsidR="007B4B1F">
        <w:rPr>
          <w:rFonts w:ascii="Times New Roman" w:hAnsi="Times New Roman" w:cs="Times New Roman"/>
          <w:sz w:val="24"/>
          <w:szCs w:val="24"/>
        </w:rPr>
        <w:t>referring</w:t>
      </w:r>
      <w:r w:rsidR="00AC6E55">
        <w:rPr>
          <w:rFonts w:ascii="Times New Roman" w:hAnsi="Times New Roman" w:cs="Times New Roman"/>
          <w:sz w:val="24"/>
          <w:szCs w:val="24"/>
        </w:rPr>
        <w:t xml:space="preserve"> </w:t>
      </w:r>
      <w:r w:rsidR="009C422C">
        <w:rPr>
          <w:rFonts w:ascii="Times New Roman" w:hAnsi="Times New Roman" w:cs="Times New Roman"/>
          <w:sz w:val="24"/>
          <w:szCs w:val="24"/>
        </w:rPr>
        <w:t xml:space="preserve">to sexually turned-on youth which </w:t>
      </w:r>
      <w:r w:rsidR="0023282B">
        <w:rPr>
          <w:rFonts w:ascii="Times New Roman" w:hAnsi="Times New Roman" w:cs="Times New Roman"/>
          <w:sz w:val="24"/>
          <w:szCs w:val="24"/>
        </w:rPr>
        <w:t>is</w:t>
      </w:r>
      <w:r w:rsidR="000E7038">
        <w:rPr>
          <w:rFonts w:ascii="Times New Roman" w:hAnsi="Times New Roman" w:cs="Times New Roman"/>
          <w:sz w:val="24"/>
          <w:szCs w:val="24"/>
        </w:rPr>
        <w:t xml:space="preserve"> on its </w:t>
      </w:r>
      <w:r w:rsidR="000E7038">
        <w:rPr>
          <w:rFonts w:ascii="Times New Roman" w:hAnsi="Times New Roman" w:cs="Times New Roman"/>
          <w:sz w:val="24"/>
          <w:szCs w:val="24"/>
        </w:rPr>
        <w:t xml:space="preserve">splendor as a person gets higher and higher on the ecstasy of youth. </w:t>
      </w:r>
      <w:r w:rsidR="00CF4598">
        <w:rPr>
          <w:rFonts w:ascii="Times New Roman" w:hAnsi="Times New Roman" w:cs="Times New Roman"/>
          <w:sz w:val="24"/>
          <w:szCs w:val="24"/>
        </w:rPr>
        <w:t>But this does not last and after reaching its peak it starts dropping down</w:t>
      </w:r>
      <w:r w:rsidR="002366B7">
        <w:rPr>
          <w:rFonts w:ascii="Times New Roman" w:hAnsi="Times New Roman" w:cs="Times New Roman"/>
          <w:sz w:val="24"/>
          <w:szCs w:val="24"/>
        </w:rPr>
        <w:t xml:space="preserve"> </w:t>
      </w:r>
      <w:r w:rsidR="002366B7">
        <w:rPr>
          <w:rFonts w:ascii="Times New Roman" w:hAnsi="Times New Roman" w:cs="Times New Roman"/>
          <w:sz w:val="24"/>
          <w:szCs w:val="24"/>
        </w:rPr>
        <w:fldChar w:fldCharType="begin"/>
      </w:r>
      <w:r w:rsidR="002366B7">
        <w:rPr>
          <w:rFonts w:ascii="Times New Roman" w:hAnsi="Times New Roman" w:cs="Times New Roman"/>
          <w:sz w:val="24"/>
          <w:szCs w:val="24"/>
        </w:rPr>
        <w:instrText xml:space="preserve"> ADDIN ZOTERO_ITEM CSL_CITATION {"citationID":"lLjLO8FK","properties":{"formattedCitation":"(aapone)","plainCitation":"(aapone)"},"citationItems":[{"id":652,"uris":["http://zotero.org/users/local/2RJg7y7G/items/INLFMAUK"],"uri":["http://zotero.org/users/local/2RJg7y7G/items/INLFMAUK"],"itemData":{"id":652,"type":"webpage","title":"To the Virgins, to Make Much of Time by Robert Herrick - Poems | Academy of American Poets","container-title":"To the Virgins, to Make Much of Time","genre":"Text","abstract":"Gather ye rosebuds while ye may,","URL":"https://www.poets.org/poetsorg/poem/virgins-make-much-time","language":"en","author":[{"family":"aapone","given":""}],"issued":{"date-parts":[["2000",11,21]]}}}],"schema":"https://github.com/citation-style-language/schema/raw/master/csl-citation.json"} </w:instrText>
      </w:r>
      <w:r w:rsidR="002366B7">
        <w:rPr>
          <w:rFonts w:ascii="Times New Roman" w:hAnsi="Times New Roman" w:cs="Times New Roman"/>
          <w:sz w:val="24"/>
          <w:szCs w:val="24"/>
        </w:rPr>
        <w:fldChar w:fldCharType="separate"/>
      </w:r>
      <w:r w:rsidRPr="002366B7" w:rsidR="002366B7">
        <w:rPr>
          <w:rFonts w:ascii="Times New Roman" w:hAnsi="Times New Roman" w:cs="Times New Roman"/>
          <w:sz w:val="24"/>
        </w:rPr>
        <w:t>(</w:t>
      </w:r>
      <w:r w:rsidRPr="002366B7" w:rsidR="002366B7">
        <w:rPr>
          <w:rFonts w:ascii="Times New Roman" w:hAnsi="Times New Roman" w:cs="Times New Roman"/>
          <w:sz w:val="24"/>
        </w:rPr>
        <w:t>aapone</w:t>
      </w:r>
      <w:r w:rsidRPr="002366B7" w:rsidR="002366B7">
        <w:rPr>
          <w:rFonts w:ascii="Times New Roman" w:hAnsi="Times New Roman" w:cs="Times New Roman"/>
          <w:sz w:val="24"/>
        </w:rPr>
        <w:t>)</w:t>
      </w:r>
      <w:r w:rsidR="002366B7">
        <w:rPr>
          <w:rFonts w:ascii="Times New Roman" w:hAnsi="Times New Roman" w:cs="Times New Roman"/>
          <w:sz w:val="24"/>
          <w:szCs w:val="24"/>
        </w:rPr>
        <w:fldChar w:fldCharType="end"/>
      </w:r>
      <w:r w:rsidR="00CF4598">
        <w:rPr>
          <w:rFonts w:ascii="Times New Roman" w:hAnsi="Times New Roman" w:cs="Times New Roman"/>
          <w:sz w:val="24"/>
          <w:szCs w:val="24"/>
        </w:rPr>
        <w:t>. As a person grows older, he gets less passionate about sex. The poet wants the virgins to acknowledge that after some years thei</w:t>
      </w:r>
      <w:r w:rsidR="007E77F7">
        <w:rPr>
          <w:rFonts w:ascii="Times New Roman" w:hAnsi="Times New Roman" w:cs="Times New Roman"/>
          <w:sz w:val="24"/>
          <w:szCs w:val="24"/>
        </w:rPr>
        <w:t>r body will not only get weak physically and</w:t>
      </w:r>
      <w:r w:rsidR="00CF4598">
        <w:rPr>
          <w:rFonts w:ascii="Times New Roman" w:hAnsi="Times New Roman" w:cs="Times New Roman"/>
          <w:sz w:val="24"/>
          <w:szCs w:val="24"/>
        </w:rPr>
        <w:t xml:space="preserve"> mentally </w:t>
      </w:r>
      <w:r w:rsidR="007E77F7">
        <w:rPr>
          <w:rFonts w:ascii="Times New Roman" w:hAnsi="Times New Roman" w:cs="Times New Roman"/>
          <w:sz w:val="24"/>
          <w:szCs w:val="24"/>
        </w:rPr>
        <w:t xml:space="preserve">but </w:t>
      </w:r>
      <w:r w:rsidR="00CF4598">
        <w:rPr>
          <w:rFonts w:ascii="Times New Roman" w:hAnsi="Times New Roman" w:cs="Times New Roman"/>
          <w:sz w:val="24"/>
          <w:szCs w:val="24"/>
        </w:rPr>
        <w:t>emotionally</w:t>
      </w:r>
      <w:r w:rsidR="007E77F7">
        <w:rPr>
          <w:rFonts w:ascii="Times New Roman" w:hAnsi="Times New Roman" w:cs="Times New Roman"/>
          <w:sz w:val="24"/>
          <w:szCs w:val="24"/>
        </w:rPr>
        <w:t xml:space="preserve"> and sexually as well</w:t>
      </w:r>
      <w:r w:rsidR="00CF4598">
        <w:rPr>
          <w:rFonts w:ascii="Times New Roman" w:hAnsi="Times New Roman" w:cs="Times New Roman"/>
          <w:sz w:val="24"/>
          <w:szCs w:val="24"/>
        </w:rPr>
        <w:t xml:space="preserve">. </w:t>
      </w:r>
      <w:r w:rsidR="007773FB">
        <w:rPr>
          <w:rFonts w:ascii="Times New Roman" w:hAnsi="Times New Roman" w:cs="Times New Roman"/>
          <w:sz w:val="24"/>
          <w:szCs w:val="24"/>
        </w:rPr>
        <w:t>They will not be able to enjoy the heavenly pleasures of sex if they chos</w:t>
      </w:r>
      <w:r w:rsidR="00FF31DE">
        <w:rPr>
          <w:rFonts w:ascii="Times New Roman" w:hAnsi="Times New Roman" w:cs="Times New Roman"/>
          <w:sz w:val="24"/>
          <w:szCs w:val="24"/>
        </w:rPr>
        <w:t>e to stay virgin as they grow older</w:t>
      </w:r>
      <w:r w:rsidR="007773FB">
        <w:rPr>
          <w:rFonts w:ascii="Times New Roman" w:hAnsi="Times New Roman" w:cs="Times New Roman"/>
          <w:sz w:val="24"/>
          <w:szCs w:val="24"/>
        </w:rPr>
        <w:t xml:space="preserve">. </w:t>
      </w:r>
      <w:r w:rsidR="00FF31DE">
        <w:rPr>
          <w:rFonts w:ascii="Times New Roman" w:hAnsi="Times New Roman" w:cs="Times New Roman"/>
          <w:sz w:val="24"/>
          <w:szCs w:val="24"/>
        </w:rPr>
        <w:t>Moreover, flowers do not smile in reality so</w:t>
      </w:r>
      <w:r w:rsidR="00BA3CA3">
        <w:rPr>
          <w:rFonts w:ascii="Times New Roman" w:hAnsi="Times New Roman" w:cs="Times New Roman"/>
          <w:sz w:val="24"/>
          <w:szCs w:val="24"/>
        </w:rPr>
        <w:t xml:space="preserve"> the phrase used by the poet means "bloom." He is using the metaphor of the smiling flower to indicate the active and intense orgasms one feels while that individual is young. By the death of the flower, </w:t>
      </w:r>
      <w:r w:rsidR="00ED1A07">
        <w:rPr>
          <w:rFonts w:ascii="Times New Roman" w:hAnsi="Times New Roman" w:cs="Times New Roman"/>
          <w:sz w:val="24"/>
          <w:szCs w:val="24"/>
        </w:rPr>
        <w:t>the poet is indicating that the person will stop experiencing orgasms if the age exceeds</w:t>
      </w:r>
      <w:r>
        <w:rPr>
          <w:rFonts w:ascii="Times New Roman" w:hAnsi="Times New Roman" w:cs="Times New Roman"/>
          <w:sz w:val="24"/>
          <w:szCs w:val="24"/>
        </w:rPr>
        <w:t xml:space="preserve">. </w:t>
      </w:r>
    </w:p>
    <w:p w:rsidR="00404B63" w:rsidP="00A9031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The poet </w:t>
      </w:r>
      <w:r w:rsidR="007549F4">
        <w:rPr>
          <w:rFonts w:ascii="Times New Roman" w:hAnsi="Times New Roman" w:cs="Times New Roman"/>
          <w:sz w:val="24"/>
          <w:szCs w:val="24"/>
        </w:rPr>
        <w:t>continues</w:t>
      </w:r>
      <w:r w:rsidR="00916F9C">
        <w:rPr>
          <w:rFonts w:ascii="Times New Roman" w:hAnsi="Times New Roman" w:cs="Times New Roman"/>
          <w:sz w:val="24"/>
          <w:szCs w:val="24"/>
        </w:rPr>
        <w:t xml:space="preserve"> motivating</w:t>
      </w:r>
      <w:r w:rsidR="00A44BC5">
        <w:rPr>
          <w:rFonts w:ascii="Times New Roman" w:hAnsi="Times New Roman" w:cs="Times New Roman"/>
          <w:sz w:val="24"/>
          <w:szCs w:val="24"/>
        </w:rPr>
        <w:t xml:space="preserve"> virgins</w:t>
      </w:r>
      <w:r w:rsidR="00916F9C">
        <w:rPr>
          <w:rFonts w:ascii="Times New Roman" w:hAnsi="Times New Roman" w:cs="Times New Roman"/>
          <w:sz w:val="24"/>
          <w:szCs w:val="24"/>
        </w:rPr>
        <w:t xml:space="preserve"> by </w:t>
      </w:r>
      <w:r w:rsidR="007549F4">
        <w:rPr>
          <w:rFonts w:ascii="Times New Roman" w:hAnsi="Times New Roman" w:cs="Times New Roman"/>
          <w:sz w:val="24"/>
          <w:szCs w:val="24"/>
        </w:rPr>
        <w:t>u</w:t>
      </w:r>
      <w:r w:rsidR="00916F9C">
        <w:rPr>
          <w:rFonts w:ascii="Times New Roman" w:hAnsi="Times New Roman" w:cs="Times New Roman"/>
          <w:sz w:val="24"/>
          <w:szCs w:val="24"/>
        </w:rPr>
        <w:t>s</w:t>
      </w:r>
      <w:r w:rsidR="007549F4">
        <w:rPr>
          <w:rFonts w:ascii="Times New Roman" w:hAnsi="Times New Roman" w:cs="Times New Roman"/>
          <w:sz w:val="24"/>
          <w:szCs w:val="24"/>
        </w:rPr>
        <w:t xml:space="preserve">ing another example of the time which is passing by. </w:t>
      </w:r>
      <w:r w:rsidR="0074384D">
        <w:rPr>
          <w:rFonts w:ascii="Times New Roman" w:hAnsi="Times New Roman" w:cs="Times New Roman"/>
          <w:sz w:val="24"/>
          <w:szCs w:val="24"/>
        </w:rPr>
        <w:t xml:space="preserve">He tells that a person needs to acknowledge </w:t>
      </w:r>
      <w:r w:rsidR="006F5E7E">
        <w:rPr>
          <w:rFonts w:ascii="Times New Roman" w:hAnsi="Times New Roman" w:cs="Times New Roman"/>
          <w:sz w:val="24"/>
          <w:szCs w:val="24"/>
        </w:rPr>
        <w:t xml:space="preserve">that with the growing age a person gets old, </w:t>
      </w:r>
      <w:r w:rsidR="00A44BC5">
        <w:rPr>
          <w:rFonts w:ascii="Times New Roman" w:hAnsi="Times New Roman" w:cs="Times New Roman"/>
          <w:sz w:val="24"/>
          <w:szCs w:val="24"/>
        </w:rPr>
        <w:t>that individual</w:t>
      </w:r>
      <w:r w:rsidR="006F5E7E">
        <w:rPr>
          <w:rFonts w:ascii="Times New Roman" w:hAnsi="Times New Roman" w:cs="Times New Roman"/>
          <w:sz w:val="24"/>
          <w:szCs w:val="24"/>
        </w:rPr>
        <w:t xml:space="preserve"> does not take a reverse back to being</w:t>
      </w:r>
      <w:r w:rsidR="001A4CC9">
        <w:rPr>
          <w:rFonts w:ascii="Times New Roman" w:hAnsi="Times New Roman" w:cs="Times New Roman"/>
          <w:sz w:val="24"/>
          <w:szCs w:val="24"/>
        </w:rPr>
        <w:t xml:space="preserve"> young or finds a fountain</w:t>
      </w:r>
      <w:r w:rsidR="00520968">
        <w:rPr>
          <w:rFonts w:ascii="Times New Roman" w:hAnsi="Times New Roman" w:cs="Times New Roman"/>
          <w:sz w:val="24"/>
          <w:szCs w:val="24"/>
        </w:rPr>
        <w:t xml:space="preserve"> of youth to stay young forever. </w:t>
      </w:r>
      <w:r w:rsidR="00634BD0">
        <w:rPr>
          <w:rFonts w:ascii="Times New Roman" w:hAnsi="Times New Roman" w:cs="Times New Roman"/>
          <w:sz w:val="24"/>
          <w:szCs w:val="24"/>
        </w:rPr>
        <w:t xml:space="preserve">For this, he has used the example of the sun. The sun mounts on the sky with all its glory </w:t>
      </w:r>
      <w:r w:rsidR="008579D1">
        <w:rPr>
          <w:rFonts w:ascii="Times New Roman" w:hAnsi="Times New Roman" w:cs="Times New Roman"/>
          <w:sz w:val="24"/>
          <w:szCs w:val="24"/>
        </w:rPr>
        <w:t>and after reaching its peak it takes</w:t>
      </w:r>
      <w:r w:rsidR="0031334C">
        <w:rPr>
          <w:rFonts w:ascii="Times New Roman" w:hAnsi="Times New Roman" w:cs="Times New Roman"/>
          <w:sz w:val="24"/>
          <w:szCs w:val="24"/>
        </w:rPr>
        <w:t xml:space="preserve"> a voyage of going down to set</w:t>
      </w:r>
      <w:r w:rsidR="00F31144">
        <w:rPr>
          <w:rFonts w:ascii="Times New Roman" w:hAnsi="Times New Roman" w:cs="Times New Roman"/>
          <w:sz w:val="24"/>
          <w:szCs w:val="24"/>
        </w:rPr>
        <w:t xml:space="preserve"> and disappear</w:t>
      </w:r>
      <w:r w:rsidR="0031334C">
        <w:rPr>
          <w:rFonts w:ascii="Times New Roman" w:hAnsi="Times New Roman" w:cs="Times New Roman"/>
          <w:sz w:val="24"/>
          <w:szCs w:val="24"/>
        </w:rPr>
        <w:t xml:space="preserve">. He </w:t>
      </w:r>
      <w:r w:rsidR="008E7B5C">
        <w:rPr>
          <w:rFonts w:ascii="Times New Roman" w:hAnsi="Times New Roman" w:cs="Times New Roman"/>
          <w:sz w:val="24"/>
          <w:szCs w:val="24"/>
        </w:rPr>
        <w:t>has called sun</w:t>
      </w:r>
      <w:r w:rsidR="00F31144">
        <w:rPr>
          <w:rFonts w:ascii="Times New Roman" w:hAnsi="Times New Roman" w:cs="Times New Roman"/>
          <w:sz w:val="24"/>
          <w:szCs w:val="24"/>
        </w:rPr>
        <w:t xml:space="preserve"> </w:t>
      </w:r>
      <w:r w:rsidR="008E7B5C">
        <w:rPr>
          <w:rFonts w:ascii="Times New Roman" w:hAnsi="Times New Roman" w:cs="Times New Roman"/>
          <w:sz w:val="24"/>
          <w:szCs w:val="24"/>
        </w:rPr>
        <w:t xml:space="preserve">as a </w:t>
      </w:r>
      <w:r w:rsidRPr="003C60C2" w:rsidR="008E7B5C">
        <w:rPr>
          <w:rFonts w:ascii="Times New Roman" w:hAnsi="Times New Roman" w:cs="Times New Roman"/>
          <w:i/>
          <w:sz w:val="24"/>
          <w:szCs w:val="24"/>
        </w:rPr>
        <w:t xml:space="preserve">“glorious lamp of heaven” </w:t>
      </w:r>
      <w:r w:rsidR="008E7B5C">
        <w:rPr>
          <w:rFonts w:ascii="Times New Roman" w:hAnsi="Times New Roman" w:cs="Times New Roman"/>
          <w:sz w:val="24"/>
          <w:szCs w:val="24"/>
        </w:rPr>
        <w:t xml:space="preserve">and referred </w:t>
      </w:r>
      <w:r w:rsidR="00A16C1A">
        <w:rPr>
          <w:rFonts w:ascii="Times New Roman" w:hAnsi="Times New Roman" w:cs="Times New Roman"/>
          <w:sz w:val="24"/>
          <w:szCs w:val="24"/>
        </w:rPr>
        <w:t>it to the energetic, intense, electrifying and spar</w:t>
      </w:r>
      <w:r w:rsidR="006946C0">
        <w:rPr>
          <w:rFonts w:ascii="Times New Roman" w:hAnsi="Times New Roman" w:cs="Times New Roman"/>
          <w:sz w:val="24"/>
          <w:szCs w:val="24"/>
        </w:rPr>
        <w:t xml:space="preserve">ky youth of a person which does not stay forever. He used </w:t>
      </w:r>
      <w:r w:rsidRPr="003C60C2" w:rsidR="006946C0">
        <w:rPr>
          <w:rFonts w:ascii="Times New Roman" w:hAnsi="Times New Roman" w:cs="Times New Roman"/>
          <w:i/>
          <w:sz w:val="24"/>
          <w:szCs w:val="24"/>
        </w:rPr>
        <w:t xml:space="preserve">“sooner” </w:t>
      </w:r>
      <w:r w:rsidR="006946C0">
        <w:rPr>
          <w:rFonts w:ascii="Times New Roman" w:hAnsi="Times New Roman" w:cs="Times New Roman"/>
          <w:sz w:val="24"/>
          <w:szCs w:val="24"/>
        </w:rPr>
        <w:t xml:space="preserve">to add </w:t>
      </w:r>
      <w:r w:rsidR="003F7B48">
        <w:rPr>
          <w:rFonts w:ascii="Times New Roman" w:hAnsi="Times New Roman" w:cs="Times New Roman"/>
          <w:sz w:val="24"/>
          <w:szCs w:val="24"/>
        </w:rPr>
        <w:t xml:space="preserve">the </w:t>
      </w:r>
      <w:r w:rsidR="006946C0">
        <w:rPr>
          <w:rFonts w:ascii="Times New Roman" w:hAnsi="Times New Roman" w:cs="Times New Roman"/>
          <w:sz w:val="24"/>
          <w:szCs w:val="24"/>
        </w:rPr>
        <w:t xml:space="preserve">element of </w:t>
      </w:r>
      <w:r w:rsidR="003F7B48">
        <w:rPr>
          <w:rFonts w:ascii="Times New Roman" w:hAnsi="Times New Roman" w:cs="Times New Roman"/>
          <w:sz w:val="24"/>
          <w:szCs w:val="24"/>
        </w:rPr>
        <w:t>urgency</w:t>
      </w:r>
      <w:r w:rsidR="00506915">
        <w:rPr>
          <w:rFonts w:ascii="Times New Roman" w:hAnsi="Times New Roman" w:cs="Times New Roman"/>
          <w:sz w:val="24"/>
          <w:szCs w:val="24"/>
        </w:rPr>
        <w:t xml:space="preserve"> in the next lines. The setting of the s</w:t>
      </w:r>
      <w:r w:rsidR="00B41C37">
        <w:rPr>
          <w:rFonts w:ascii="Times New Roman" w:hAnsi="Times New Roman" w:cs="Times New Roman"/>
          <w:sz w:val="24"/>
          <w:szCs w:val="24"/>
        </w:rPr>
        <w:t>un inserts sadness</w:t>
      </w:r>
      <w:r w:rsidR="003C60C2">
        <w:rPr>
          <w:rFonts w:ascii="Times New Roman" w:hAnsi="Times New Roman" w:cs="Times New Roman"/>
          <w:sz w:val="24"/>
          <w:szCs w:val="24"/>
        </w:rPr>
        <w:t xml:space="preserve"> in this</w:t>
      </w:r>
      <w:r w:rsidR="00073E00">
        <w:rPr>
          <w:rFonts w:ascii="Times New Roman" w:hAnsi="Times New Roman" w:cs="Times New Roman"/>
          <w:sz w:val="24"/>
          <w:szCs w:val="24"/>
        </w:rPr>
        <w:t xml:space="preserve"> poem. </w:t>
      </w:r>
      <w:r w:rsidR="00BD53D7">
        <w:rPr>
          <w:rFonts w:ascii="Times New Roman" w:hAnsi="Times New Roman" w:cs="Times New Roman"/>
          <w:sz w:val="24"/>
          <w:szCs w:val="24"/>
        </w:rPr>
        <w:t xml:space="preserve">It means that a person has lost </w:t>
      </w:r>
      <w:r w:rsidR="003C60C2">
        <w:rPr>
          <w:rFonts w:ascii="Times New Roman" w:hAnsi="Times New Roman" w:cs="Times New Roman"/>
          <w:sz w:val="24"/>
          <w:szCs w:val="24"/>
        </w:rPr>
        <w:t xml:space="preserve">the chances of enjoying </w:t>
      </w:r>
      <w:r w:rsidR="00BD53D7">
        <w:rPr>
          <w:rFonts w:ascii="Times New Roman" w:hAnsi="Times New Roman" w:cs="Times New Roman"/>
          <w:sz w:val="24"/>
          <w:szCs w:val="24"/>
        </w:rPr>
        <w:t>exciting and pleasurable moments</w:t>
      </w:r>
      <w:r w:rsidR="003C60C2">
        <w:rPr>
          <w:rFonts w:ascii="Times New Roman" w:hAnsi="Times New Roman" w:cs="Times New Roman"/>
          <w:sz w:val="24"/>
          <w:szCs w:val="24"/>
        </w:rPr>
        <w:t xml:space="preserve">. </w:t>
      </w:r>
      <w:r w:rsidR="00BD53D7">
        <w:rPr>
          <w:rFonts w:ascii="Times New Roman" w:hAnsi="Times New Roman" w:cs="Times New Roman"/>
          <w:sz w:val="24"/>
          <w:szCs w:val="24"/>
        </w:rPr>
        <w:t xml:space="preserve"> </w:t>
      </w:r>
    </w:p>
    <w:p w:rsidR="00FD0AC8" w:rsidP="00FD0AC8">
      <w:pPr>
        <w:spacing w:after="0" w:line="480" w:lineRule="auto"/>
        <w:rPr>
          <w:rFonts w:ascii="Times New Roman" w:hAnsi="Times New Roman" w:cs="Times New Roman"/>
          <w:i/>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Furthermore, in next stanza the poet continues telling the importance</w:t>
      </w:r>
      <w:r w:rsidR="00914F96">
        <w:rPr>
          <w:rFonts w:ascii="Times New Roman" w:hAnsi="Times New Roman" w:cs="Times New Roman"/>
          <w:sz w:val="24"/>
          <w:szCs w:val="24"/>
        </w:rPr>
        <w:t xml:space="preserve"> of</w:t>
      </w:r>
      <w:r>
        <w:rPr>
          <w:rFonts w:ascii="Times New Roman" w:hAnsi="Times New Roman" w:cs="Times New Roman"/>
          <w:sz w:val="24"/>
          <w:szCs w:val="24"/>
        </w:rPr>
        <w:t xml:space="preserve"> </w:t>
      </w:r>
      <w:r w:rsidR="00914F96">
        <w:rPr>
          <w:rFonts w:ascii="Times New Roman" w:hAnsi="Times New Roman" w:cs="Times New Roman"/>
          <w:sz w:val="24"/>
          <w:szCs w:val="24"/>
        </w:rPr>
        <w:t>losing virginit</w:t>
      </w:r>
      <w:r w:rsidR="00BD590F">
        <w:rPr>
          <w:rFonts w:ascii="Times New Roman" w:hAnsi="Times New Roman" w:cs="Times New Roman"/>
          <w:sz w:val="24"/>
          <w:szCs w:val="24"/>
        </w:rPr>
        <w:t xml:space="preserve">y </w:t>
      </w:r>
      <w:r w:rsidR="003857FB">
        <w:rPr>
          <w:rFonts w:ascii="Times New Roman" w:hAnsi="Times New Roman" w:cs="Times New Roman"/>
          <w:sz w:val="24"/>
          <w:szCs w:val="24"/>
        </w:rPr>
        <w:t>early while a person is young</w:t>
      </w:r>
      <w:r w:rsidR="00B66C1A">
        <w:rPr>
          <w:rFonts w:ascii="Times New Roman" w:hAnsi="Times New Roman" w:cs="Times New Roman"/>
          <w:sz w:val="24"/>
          <w:szCs w:val="24"/>
        </w:rPr>
        <w:t xml:space="preserve"> </w:t>
      </w:r>
      <w:r w:rsidRPr="00B66C1A" w:rsidR="00B66C1A">
        <w:rPr>
          <w:rFonts w:ascii="Times New Roman" w:hAnsi="Times New Roman" w:cs="Times New Roman"/>
          <w:i/>
          <w:sz w:val="24"/>
          <w:szCs w:val="24"/>
        </w:rPr>
        <w:t>“That age is best which is the first,”</w:t>
      </w:r>
      <w:r w:rsidRPr="00B66C1A" w:rsidR="003857FB">
        <w:rPr>
          <w:rFonts w:ascii="Times New Roman" w:hAnsi="Times New Roman" w:cs="Times New Roman"/>
          <w:i/>
          <w:sz w:val="24"/>
          <w:szCs w:val="24"/>
        </w:rPr>
        <w:t xml:space="preserve"> </w:t>
      </w:r>
      <w:r w:rsidR="00A31B56">
        <w:rPr>
          <w:rFonts w:ascii="Times New Roman" w:hAnsi="Times New Roman" w:cs="Times New Roman"/>
          <w:sz w:val="24"/>
          <w:szCs w:val="24"/>
        </w:rPr>
        <w:t xml:space="preserve">He tells his readers that the best time of losing </w:t>
      </w:r>
      <w:r w:rsidR="00D079EC">
        <w:rPr>
          <w:rFonts w:ascii="Times New Roman" w:hAnsi="Times New Roman" w:cs="Times New Roman"/>
          <w:sz w:val="24"/>
          <w:szCs w:val="24"/>
        </w:rPr>
        <w:t>virginity</w:t>
      </w:r>
      <w:r w:rsidR="00A31B56">
        <w:rPr>
          <w:rFonts w:ascii="Times New Roman" w:hAnsi="Times New Roman" w:cs="Times New Roman"/>
          <w:sz w:val="24"/>
          <w:szCs w:val="24"/>
        </w:rPr>
        <w:t xml:space="preserve"> is when one enters in the young age, </w:t>
      </w:r>
      <w:r w:rsidR="00D079EC">
        <w:rPr>
          <w:rFonts w:ascii="Times New Roman" w:hAnsi="Times New Roman" w:cs="Times New Roman"/>
          <w:sz w:val="24"/>
          <w:szCs w:val="24"/>
        </w:rPr>
        <w:t>throughout</w:t>
      </w:r>
      <w:r w:rsidR="00A31B56">
        <w:rPr>
          <w:rFonts w:ascii="Times New Roman" w:hAnsi="Times New Roman" w:cs="Times New Roman"/>
          <w:sz w:val="24"/>
          <w:szCs w:val="24"/>
        </w:rPr>
        <w:t xml:space="preserve"> </w:t>
      </w:r>
      <w:r w:rsidR="00D079EC">
        <w:rPr>
          <w:rFonts w:ascii="Times New Roman" w:hAnsi="Times New Roman" w:cs="Times New Roman"/>
          <w:sz w:val="24"/>
          <w:szCs w:val="24"/>
        </w:rPr>
        <w:t xml:space="preserve">one’s youth, </w:t>
      </w:r>
      <w:r w:rsidR="00A31B56">
        <w:rPr>
          <w:rFonts w:ascii="Times New Roman" w:hAnsi="Times New Roman" w:cs="Times New Roman"/>
          <w:sz w:val="24"/>
          <w:szCs w:val="24"/>
        </w:rPr>
        <w:t>one should</w:t>
      </w:r>
      <w:r w:rsidR="00D079EC">
        <w:rPr>
          <w:rFonts w:ascii="Times New Roman" w:hAnsi="Times New Roman" w:cs="Times New Roman"/>
          <w:sz w:val="24"/>
          <w:szCs w:val="24"/>
        </w:rPr>
        <w:t xml:space="preserve"> spend</w:t>
      </w:r>
      <w:r w:rsidR="00A31B56">
        <w:rPr>
          <w:rFonts w:ascii="Times New Roman" w:hAnsi="Times New Roman" w:cs="Times New Roman"/>
          <w:sz w:val="24"/>
          <w:szCs w:val="24"/>
        </w:rPr>
        <w:t xml:space="preserve"> life while enjoying the pleasures of sex </w:t>
      </w:r>
      <w:r w:rsidR="00D079EC">
        <w:rPr>
          <w:rFonts w:ascii="Times New Roman" w:hAnsi="Times New Roman" w:cs="Times New Roman"/>
          <w:sz w:val="24"/>
          <w:szCs w:val="24"/>
        </w:rPr>
        <w:t>because it is the best age for a person</w:t>
      </w:r>
      <w:r w:rsidR="00454AFF">
        <w:rPr>
          <w:rFonts w:ascii="Times New Roman" w:hAnsi="Times New Roman" w:cs="Times New Roman"/>
          <w:sz w:val="24"/>
          <w:szCs w:val="24"/>
        </w:rPr>
        <w:t xml:space="preserve"> to take such decision</w:t>
      </w:r>
      <w:r w:rsidR="00D079EC">
        <w:rPr>
          <w:rFonts w:ascii="Times New Roman" w:hAnsi="Times New Roman" w:cs="Times New Roman"/>
          <w:sz w:val="24"/>
          <w:szCs w:val="24"/>
        </w:rPr>
        <w:t xml:space="preserve">. </w:t>
      </w:r>
      <w:r w:rsidR="004D4B05">
        <w:rPr>
          <w:rFonts w:ascii="Times New Roman" w:hAnsi="Times New Roman" w:cs="Times New Roman"/>
          <w:sz w:val="24"/>
          <w:szCs w:val="24"/>
        </w:rPr>
        <w:t>By</w:t>
      </w:r>
      <w:r w:rsidRPr="004D4B05" w:rsidR="004D4B05">
        <w:rPr>
          <w:rFonts w:ascii="Times New Roman" w:hAnsi="Times New Roman" w:cs="Times New Roman"/>
          <w:i/>
          <w:sz w:val="24"/>
          <w:szCs w:val="24"/>
        </w:rPr>
        <w:t xml:space="preserve"> “When youth and blood are warmer;”</w:t>
      </w:r>
      <w:r w:rsidR="00470287">
        <w:rPr>
          <w:rFonts w:ascii="Times New Roman" w:hAnsi="Times New Roman" w:cs="Times New Roman"/>
          <w:i/>
          <w:sz w:val="24"/>
          <w:szCs w:val="24"/>
        </w:rPr>
        <w:t xml:space="preserve"> </w:t>
      </w:r>
      <w:r w:rsidRPr="00C26739" w:rsidR="00470287">
        <w:rPr>
          <w:rFonts w:ascii="Times New Roman" w:hAnsi="Times New Roman" w:cs="Times New Roman"/>
          <w:sz w:val="24"/>
          <w:szCs w:val="24"/>
        </w:rPr>
        <w:t xml:space="preserve">the poet is indicating that the </w:t>
      </w:r>
      <w:r w:rsidRPr="00C26739" w:rsidR="00470287">
        <w:rPr>
          <w:rFonts w:ascii="Times New Roman" w:hAnsi="Times New Roman" w:cs="Times New Roman"/>
          <w:sz w:val="24"/>
          <w:szCs w:val="24"/>
        </w:rPr>
        <w:t xml:space="preserve">physical body, hormones, and the blood of a young person can do </w:t>
      </w:r>
      <w:r w:rsidRPr="00C26739" w:rsidR="00C26739">
        <w:rPr>
          <w:rFonts w:ascii="Times New Roman" w:hAnsi="Times New Roman" w:cs="Times New Roman"/>
          <w:sz w:val="24"/>
          <w:szCs w:val="24"/>
        </w:rPr>
        <w:t>justice in sexual activities.</w:t>
      </w:r>
      <w:r>
        <w:rPr>
          <w:rFonts w:ascii="Times New Roman" w:hAnsi="Times New Roman" w:cs="Times New Roman"/>
          <w:sz w:val="24"/>
          <w:szCs w:val="24"/>
        </w:rPr>
        <w:t xml:space="preserve"> In addition, by “</w:t>
      </w:r>
      <w:r w:rsidRPr="00FD0AC8">
        <w:rPr>
          <w:rFonts w:ascii="Times New Roman" w:hAnsi="Times New Roman" w:cs="Times New Roman"/>
          <w:i/>
          <w:sz w:val="24"/>
          <w:szCs w:val="24"/>
        </w:rPr>
        <w:t>But being spent, the worse, and worst</w:t>
      </w:r>
      <w:r>
        <w:rPr>
          <w:rFonts w:ascii="Times New Roman" w:hAnsi="Times New Roman" w:cs="Times New Roman"/>
          <w:i/>
          <w:sz w:val="24"/>
          <w:szCs w:val="24"/>
        </w:rPr>
        <w:t>”</w:t>
      </w:r>
      <w:r w:rsidR="006E6385">
        <w:rPr>
          <w:rFonts w:ascii="Times New Roman" w:hAnsi="Times New Roman" w:cs="Times New Roman"/>
          <w:i/>
          <w:sz w:val="24"/>
          <w:szCs w:val="24"/>
        </w:rPr>
        <w:t xml:space="preserve"> </w:t>
      </w:r>
      <w:r w:rsidRPr="006E6385" w:rsidR="006E6385">
        <w:rPr>
          <w:rFonts w:ascii="Times New Roman" w:hAnsi="Times New Roman" w:cs="Times New Roman"/>
          <w:sz w:val="24"/>
          <w:szCs w:val="24"/>
        </w:rPr>
        <w:t>the poet is referring to the old age again. He is referring that part of the age as the worst time in which a person is unable to enjoy orgasms, feel pleasures and give back such things as well.</w:t>
      </w:r>
      <w:r w:rsidR="006E6385">
        <w:rPr>
          <w:rFonts w:ascii="Times New Roman" w:hAnsi="Times New Roman" w:cs="Times New Roman"/>
          <w:i/>
          <w:sz w:val="24"/>
          <w:szCs w:val="24"/>
        </w:rPr>
        <w:t xml:space="preserve"> </w:t>
      </w:r>
      <w:r w:rsidRPr="00295E60" w:rsidR="00295E60">
        <w:rPr>
          <w:rFonts w:ascii="Times New Roman" w:hAnsi="Times New Roman" w:cs="Times New Roman"/>
          <w:sz w:val="24"/>
          <w:szCs w:val="24"/>
        </w:rPr>
        <w:t>By</w:t>
      </w:r>
      <w:r w:rsidR="00295E60">
        <w:rPr>
          <w:rFonts w:ascii="Times New Roman" w:hAnsi="Times New Roman" w:cs="Times New Roman"/>
          <w:i/>
          <w:sz w:val="24"/>
          <w:szCs w:val="24"/>
        </w:rPr>
        <w:t xml:space="preserve"> “Times still succeed the former”</w:t>
      </w:r>
      <w:r w:rsidR="00295E60">
        <w:rPr>
          <w:rFonts w:ascii="Times New Roman" w:hAnsi="Times New Roman" w:cs="Times New Roman"/>
          <w:sz w:val="24"/>
          <w:szCs w:val="24"/>
        </w:rPr>
        <w:t xml:space="preserve"> poet addresses that time will not stop and it will keep passing by, </w:t>
      </w:r>
      <w:r w:rsidR="00CA5C39">
        <w:rPr>
          <w:rFonts w:ascii="Times New Roman" w:hAnsi="Times New Roman" w:cs="Times New Roman"/>
          <w:sz w:val="24"/>
          <w:szCs w:val="24"/>
        </w:rPr>
        <w:t>e</w:t>
      </w:r>
      <w:r w:rsidRPr="00413FB7" w:rsidR="00413FB7">
        <w:rPr>
          <w:rFonts w:ascii="Times New Roman" w:hAnsi="Times New Roman" w:cs="Times New Roman"/>
          <w:sz w:val="24"/>
          <w:szCs w:val="24"/>
        </w:rPr>
        <w:t>motions and health of a person do not allow to continue such activities and feel things like they do in young age.</w:t>
      </w:r>
      <w:r w:rsidR="00413FB7">
        <w:rPr>
          <w:rFonts w:ascii="Times New Roman" w:hAnsi="Times New Roman" w:cs="Times New Roman"/>
          <w:i/>
          <w:sz w:val="24"/>
          <w:szCs w:val="24"/>
        </w:rPr>
        <w:t xml:space="preserve"> </w:t>
      </w:r>
    </w:p>
    <w:p w:rsidR="00DF4F9C" w:rsidRPr="00E87384" w:rsidP="00DC55B8">
      <w:pPr>
        <w:spacing w:after="0" w:line="480" w:lineRule="auto"/>
        <w:rPr>
          <w:rFonts w:ascii="Times New Roman" w:hAnsi="Times New Roman" w:cs="Times New Roman"/>
          <w:sz w:val="24"/>
          <w:szCs w:val="24"/>
        </w:rPr>
      </w:pPr>
      <w:r>
        <w:rPr>
          <w:rFonts w:ascii="Times New Roman" w:hAnsi="Times New Roman" w:cs="Times New Roman"/>
          <w:i/>
          <w:sz w:val="24"/>
          <w:szCs w:val="24"/>
        </w:rPr>
        <w:tab/>
      </w:r>
      <w:r w:rsidRPr="00E87384" w:rsidR="00E87384">
        <w:rPr>
          <w:rFonts w:ascii="Times New Roman" w:hAnsi="Times New Roman" w:cs="Times New Roman"/>
          <w:sz w:val="24"/>
          <w:szCs w:val="24"/>
        </w:rPr>
        <w:t>In the end, the poet proposes a way to that which is to get married. As the poet belongs to old times,</w:t>
      </w:r>
      <w:r w:rsidR="006F17DD">
        <w:rPr>
          <w:rFonts w:ascii="Times New Roman" w:hAnsi="Times New Roman" w:cs="Times New Roman"/>
          <w:sz w:val="24"/>
          <w:szCs w:val="24"/>
        </w:rPr>
        <w:t xml:space="preserve"> in those times</w:t>
      </w:r>
      <w:r w:rsidRPr="00E87384" w:rsidR="00E87384">
        <w:rPr>
          <w:rFonts w:ascii="Times New Roman" w:hAnsi="Times New Roman" w:cs="Times New Roman"/>
          <w:sz w:val="24"/>
          <w:szCs w:val="24"/>
        </w:rPr>
        <w:t xml:space="preserve"> people used to lose their virginity only once they </w:t>
      </w:r>
      <w:r w:rsidR="006F17DD">
        <w:rPr>
          <w:rFonts w:ascii="Times New Roman" w:hAnsi="Times New Roman" w:cs="Times New Roman"/>
          <w:sz w:val="24"/>
          <w:szCs w:val="24"/>
        </w:rPr>
        <w:t>were</w:t>
      </w:r>
      <w:r w:rsidRPr="00E87384" w:rsidR="00E87384">
        <w:rPr>
          <w:rFonts w:ascii="Times New Roman" w:hAnsi="Times New Roman" w:cs="Times New Roman"/>
          <w:sz w:val="24"/>
          <w:szCs w:val="24"/>
        </w:rPr>
        <w:t xml:space="preserve"> married to their spouse in a holy ceremony. </w:t>
      </w:r>
      <w:r w:rsidR="006F17DD">
        <w:rPr>
          <w:rFonts w:ascii="Times New Roman" w:hAnsi="Times New Roman" w:cs="Times New Roman"/>
          <w:sz w:val="24"/>
          <w:szCs w:val="24"/>
        </w:rPr>
        <w:t xml:space="preserve">Moreover, he also </w:t>
      </w:r>
      <w:r w:rsidR="0066434F">
        <w:rPr>
          <w:rFonts w:ascii="Times New Roman" w:hAnsi="Times New Roman" w:cs="Times New Roman"/>
          <w:sz w:val="24"/>
          <w:szCs w:val="24"/>
        </w:rPr>
        <w:t>adds the significance of doing that in young age because if a person does not get married at a young age, that individual cannot enjoy the pl</w:t>
      </w:r>
      <w:r w:rsidR="004E3B06">
        <w:rPr>
          <w:rFonts w:ascii="Times New Roman" w:hAnsi="Times New Roman" w:cs="Times New Roman"/>
          <w:sz w:val="24"/>
          <w:szCs w:val="24"/>
        </w:rPr>
        <w:t>easures as one should.</w:t>
      </w:r>
      <w:r w:rsidR="00B95A28">
        <w:rPr>
          <w:rFonts w:ascii="Times New Roman" w:hAnsi="Times New Roman" w:cs="Times New Roman"/>
          <w:sz w:val="24"/>
          <w:szCs w:val="24"/>
        </w:rPr>
        <w:t xml:space="preserve"> The poet tells it is of no use if you choose to get married in old age, one should better leave doing that</w:t>
      </w:r>
      <w:r w:rsidR="00BC0613">
        <w:rPr>
          <w:rFonts w:ascii="Times New Roman" w:hAnsi="Times New Roman" w:cs="Times New Roman"/>
          <w:sz w:val="24"/>
          <w:szCs w:val="24"/>
        </w:rPr>
        <w:t xml:space="preserve"> </w:t>
      </w:r>
      <w:r w:rsidRPr="00BC0613" w:rsidR="00BC0613">
        <w:rPr>
          <w:rFonts w:ascii="Times New Roman" w:hAnsi="Times New Roman" w:cs="Times New Roman"/>
          <w:i/>
          <w:sz w:val="24"/>
          <w:szCs w:val="24"/>
        </w:rPr>
        <w:t>“</w:t>
      </w:r>
      <w:r w:rsidRPr="00BC0613" w:rsidR="00DC55B8">
        <w:rPr>
          <w:rFonts w:ascii="Times New Roman" w:hAnsi="Times New Roman" w:cs="Times New Roman"/>
          <w:i/>
          <w:sz w:val="24"/>
          <w:szCs w:val="24"/>
        </w:rPr>
        <w:t xml:space="preserve">You may </w:t>
      </w:r>
      <w:r w:rsidRPr="00BC0613" w:rsidR="00BC0613">
        <w:rPr>
          <w:rFonts w:ascii="Times New Roman" w:hAnsi="Times New Roman" w:cs="Times New Roman"/>
          <w:i/>
          <w:sz w:val="24"/>
          <w:szCs w:val="24"/>
        </w:rPr>
        <w:t>forever</w:t>
      </w:r>
      <w:r w:rsidRPr="00BC0613" w:rsidR="00DC55B8">
        <w:rPr>
          <w:rFonts w:ascii="Times New Roman" w:hAnsi="Times New Roman" w:cs="Times New Roman"/>
          <w:i/>
          <w:sz w:val="24"/>
          <w:szCs w:val="24"/>
        </w:rPr>
        <w:t xml:space="preserve"> tarry</w:t>
      </w:r>
      <w:r w:rsidRPr="00BC0613" w:rsidR="00BC0613">
        <w:rPr>
          <w:rFonts w:ascii="Times New Roman" w:hAnsi="Times New Roman" w:cs="Times New Roman"/>
          <w:i/>
          <w:sz w:val="24"/>
          <w:szCs w:val="24"/>
        </w:rPr>
        <w:t>”</w:t>
      </w:r>
      <w:r w:rsidRPr="00BC0613" w:rsidR="00DC55B8">
        <w:rPr>
          <w:rFonts w:ascii="Times New Roman" w:hAnsi="Times New Roman" w:cs="Times New Roman"/>
          <w:i/>
          <w:sz w:val="24"/>
          <w:szCs w:val="24"/>
        </w:rPr>
        <w:t>.</w:t>
      </w:r>
    </w:p>
    <w:p w:rsidR="002366B7" w:rsidP="00A90317">
      <w:pPr>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Throughout the poem, the poet is convincing virgins </w:t>
      </w:r>
      <w:r w:rsidR="0037105F">
        <w:rPr>
          <w:rFonts w:ascii="Times New Roman" w:hAnsi="Times New Roman" w:cs="Times New Roman"/>
          <w:sz w:val="24"/>
          <w:szCs w:val="24"/>
        </w:rPr>
        <w:t xml:space="preserve">to open the door of heaven full </w:t>
      </w:r>
      <w:r w:rsidR="0037105F">
        <w:rPr>
          <w:rFonts w:ascii="Times New Roman" w:hAnsi="Times New Roman" w:cs="Times New Roman"/>
          <w:sz w:val="24"/>
          <w:szCs w:val="24"/>
        </w:rPr>
        <w:t>of</w:t>
      </w:r>
      <w:r w:rsidR="0037105F">
        <w:rPr>
          <w:rFonts w:ascii="Times New Roman" w:hAnsi="Times New Roman" w:cs="Times New Roman"/>
          <w:sz w:val="24"/>
          <w:szCs w:val="24"/>
        </w:rPr>
        <w:t xml:space="preserve"> </w:t>
      </w:r>
      <w:r w:rsidR="001729E4">
        <w:rPr>
          <w:rFonts w:ascii="Times New Roman" w:hAnsi="Times New Roman" w:cs="Times New Roman"/>
          <w:sz w:val="24"/>
          <w:szCs w:val="24"/>
        </w:rPr>
        <w:t xml:space="preserve">sexual </w:t>
      </w:r>
      <w:r w:rsidR="0037105F">
        <w:rPr>
          <w:rFonts w:ascii="Times New Roman" w:hAnsi="Times New Roman" w:cs="Times New Roman"/>
          <w:sz w:val="24"/>
          <w:szCs w:val="24"/>
        </w:rPr>
        <w:t xml:space="preserve">pleasures. He is preaching by alarming </w:t>
      </w:r>
      <w:r w:rsidR="001729E4">
        <w:rPr>
          <w:rFonts w:ascii="Times New Roman" w:hAnsi="Times New Roman" w:cs="Times New Roman"/>
          <w:sz w:val="24"/>
          <w:szCs w:val="24"/>
        </w:rPr>
        <w:t xml:space="preserve">virgins that time is passing by, </w:t>
      </w:r>
      <w:r w:rsidR="0002421D">
        <w:rPr>
          <w:rFonts w:ascii="Times New Roman" w:hAnsi="Times New Roman" w:cs="Times New Roman"/>
          <w:sz w:val="24"/>
          <w:szCs w:val="24"/>
        </w:rPr>
        <w:t xml:space="preserve">one must </w:t>
      </w:r>
      <w:r w:rsidR="001729E4">
        <w:rPr>
          <w:rFonts w:ascii="Times New Roman" w:hAnsi="Times New Roman" w:cs="Times New Roman"/>
          <w:sz w:val="24"/>
          <w:szCs w:val="24"/>
        </w:rPr>
        <w:t>“</w:t>
      </w:r>
      <w:r w:rsidR="0002421D">
        <w:rPr>
          <w:rFonts w:ascii="Times New Roman" w:hAnsi="Times New Roman" w:cs="Times New Roman"/>
          <w:sz w:val="24"/>
          <w:szCs w:val="24"/>
        </w:rPr>
        <w:t>s</w:t>
      </w:r>
      <w:r w:rsidR="001729E4">
        <w:rPr>
          <w:rFonts w:ascii="Times New Roman" w:hAnsi="Times New Roman" w:cs="Times New Roman"/>
          <w:sz w:val="24"/>
          <w:szCs w:val="24"/>
        </w:rPr>
        <w:t>eize the day</w:t>
      </w:r>
      <w:r w:rsidRPr="001729E4" w:rsidR="001729E4">
        <w:rPr>
          <w:rFonts w:ascii="Times New Roman" w:hAnsi="Times New Roman" w:cs="Times New Roman"/>
          <w:sz w:val="24"/>
          <w:szCs w:val="24"/>
        </w:rPr>
        <w:t xml:space="preserve">” </w:t>
      </w:r>
      <w:r w:rsidR="0037105F">
        <w:rPr>
          <w:rFonts w:ascii="Times New Roman" w:hAnsi="Times New Roman" w:cs="Times New Roman"/>
          <w:sz w:val="24"/>
          <w:szCs w:val="24"/>
        </w:rPr>
        <w:t>when one has a chance</w:t>
      </w:r>
      <w:r w:rsidR="009A100A">
        <w:rPr>
          <w:rFonts w:ascii="Times New Roman" w:hAnsi="Times New Roman" w:cs="Times New Roman"/>
          <w:sz w:val="24"/>
          <w:szCs w:val="24"/>
        </w:rPr>
        <w:t xml:space="preserve"> and taste the ultimate fruits of sexual activities</w:t>
      </w:r>
      <w:r w:rsidR="0037105F">
        <w:rPr>
          <w:rFonts w:ascii="Times New Roman" w:hAnsi="Times New Roman" w:cs="Times New Roman"/>
          <w:sz w:val="24"/>
          <w:szCs w:val="24"/>
        </w:rPr>
        <w:t xml:space="preserve">. </w:t>
      </w:r>
      <w:r w:rsidR="000124DA">
        <w:rPr>
          <w:rFonts w:ascii="Times New Roman" w:hAnsi="Times New Roman" w:cs="Times New Roman"/>
          <w:sz w:val="24"/>
          <w:szCs w:val="24"/>
        </w:rPr>
        <w:t>His tone has urgency and tension</w:t>
      </w:r>
      <w:r w:rsidR="007D5AC2">
        <w:rPr>
          <w:rFonts w:ascii="Times New Roman" w:hAnsi="Times New Roman" w:cs="Times New Roman"/>
          <w:sz w:val="24"/>
          <w:szCs w:val="24"/>
        </w:rPr>
        <w:t xml:space="preserve"> in it, he wants to convey virgins that once a person’s age </w:t>
      </w:r>
      <w:r w:rsidR="00BF0D18">
        <w:rPr>
          <w:rFonts w:ascii="Times New Roman" w:hAnsi="Times New Roman" w:cs="Times New Roman"/>
          <w:sz w:val="24"/>
          <w:szCs w:val="24"/>
        </w:rPr>
        <w:t xml:space="preserve">starts rusting, health, emotions, </w:t>
      </w:r>
      <w:r w:rsidR="007B7C41">
        <w:rPr>
          <w:rFonts w:ascii="Times New Roman" w:hAnsi="Times New Roman" w:cs="Times New Roman"/>
          <w:sz w:val="24"/>
          <w:szCs w:val="24"/>
        </w:rPr>
        <w:t xml:space="preserve">and </w:t>
      </w:r>
      <w:r w:rsidR="00BF0D18">
        <w:rPr>
          <w:rFonts w:ascii="Times New Roman" w:hAnsi="Times New Roman" w:cs="Times New Roman"/>
          <w:sz w:val="24"/>
          <w:szCs w:val="24"/>
        </w:rPr>
        <w:t>mentality</w:t>
      </w:r>
      <w:r w:rsidR="007B7C41">
        <w:rPr>
          <w:rFonts w:ascii="Times New Roman" w:hAnsi="Times New Roman" w:cs="Times New Roman"/>
          <w:sz w:val="24"/>
          <w:szCs w:val="24"/>
        </w:rPr>
        <w:t xml:space="preserve"> start</w:t>
      </w:r>
      <w:r>
        <w:rPr>
          <w:rFonts w:ascii="Times New Roman" w:hAnsi="Times New Roman" w:cs="Times New Roman"/>
          <w:sz w:val="24"/>
          <w:szCs w:val="24"/>
        </w:rPr>
        <w:t xml:space="preserve"> rusting as well. </w:t>
      </w:r>
      <w:r w:rsidR="00F82296">
        <w:rPr>
          <w:rFonts w:ascii="Times New Roman" w:hAnsi="Times New Roman" w:cs="Times New Roman"/>
          <w:sz w:val="24"/>
          <w:szCs w:val="24"/>
        </w:rPr>
        <w:t>One should take a decision as early as possible to get involved in sexual activities in life because that individual deserves it. 
</w:t>
      </w:r>
    </w:p>
    <w:p w:rsidR="002366B7" w:rsidP="00A90317">
      <w:pPr>
        <w:spacing w:after="0" w:line="480" w:lineRule="auto"/>
        <w:rPr>
          <w:rFonts w:ascii="Times New Roman" w:hAnsi="Times New Roman" w:cs="Times New Roman"/>
          <w:sz w:val="24"/>
          <w:szCs w:val="24"/>
        </w:rPr>
      </w:pPr>
    </w:p>
    <w:p w:rsidR="002366B7" w:rsidP="00A90317">
      <w:pPr>
        <w:spacing w:after="0" w:line="480" w:lineRule="auto"/>
        <w:rPr>
          <w:rFonts w:ascii="Times New Roman" w:hAnsi="Times New Roman" w:cs="Times New Roman"/>
          <w:sz w:val="24"/>
          <w:szCs w:val="24"/>
        </w:rPr>
      </w:pPr>
    </w:p>
    <w:p w:rsidR="002366B7" w:rsidP="00A90317">
      <w:pPr>
        <w:spacing w:after="0" w:line="480" w:lineRule="auto"/>
        <w:rPr>
          <w:rFonts w:ascii="Times New Roman" w:hAnsi="Times New Roman" w:cs="Times New Roman"/>
          <w:sz w:val="24"/>
          <w:szCs w:val="24"/>
        </w:rPr>
      </w:pPr>
    </w:p>
    <w:p w:rsidR="002366B7" w:rsidP="00A90317">
      <w:pPr>
        <w:spacing w:after="0" w:line="480" w:lineRule="auto"/>
        <w:rPr>
          <w:rFonts w:ascii="Times New Roman" w:hAnsi="Times New Roman" w:cs="Times New Roman"/>
          <w:sz w:val="24"/>
          <w:szCs w:val="24"/>
        </w:rPr>
      </w:pPr>
    </w:p>
    <w:p w:rsidR="00976E82" w:rsidP="002366B7">
      <w:pPr>
        <w:spacing w:after="0" w:line="480" w:lineRule="auto"/>
        <w:jc w:val="center"/>
        <w:rPr>
          <w:rFonts w:ascii="Times New Roman" w:hAnsi="Times New Roman" w:cs="Times New Roman"/>
          <w:sz w:val="24"/>
          <w:szCs w:val="24"/>
        </w:rPr>
      </w:pPr>
    </w:p>
    <w:p w:rsidR="002366B7" w:rsidP="002366B7">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Work Cited</w:t>
      </w:r>
    </w:p>
    <w:p w:rsidR="00976E82" w:rsidRPr="00976E82" w:rsidP="00976E82">
      <w:pPr>
        <w:pStyle w:val="Bibliography"/>
        <w:rPr>
          <w:rFonts w:ascii="Times New Roman" w:hAnsi="Times New Roman" w:cs="Times New Roman"/>
          <w:sz w:val="24"/>
        </w:rPr>
      </w:pPr>
      <w:r>
        <w:fldChar w:fldCharType="begin"/>
      </w:r>
      <w:r>
        <w:instrText xml:space="preserve"> ADDIN ZOTERO_BIBL {"custom":[]} CSL_BIBLIOGRAPHY </w:instrText>
      </w:r>
      <w:r>
        <w:fldChar w:fldCharType="separate"/>
      </w:r>
      <w:r w:rsidRPr="00976E82">
        <w:rPr>
          <w:rFonts w:ascii="Times New Roman" w:hAnsi="Times New Roman" w:cs="Times New Roman"/>
          <w:sz w:val="24"/>
        </w:rPr>
        <w:t>aapone</w:t>
      </w:r>
      <w:r w:rsidRPr="00976E82">
        <w:rPr>
          <w:rFonts w:ascii="Times New Roman" w:hAnsi="Times New Roman" w:cs="Times New Roman"/>
          <w:sz w:val="24"/>
        </w:rPr>
        <w:t xml:space="preserve">. “To the Virgins, to Make Much of Time by Robert Herrick - Poems | Academy of American Poets.” </w:t>
      </w:r>
      <w:r w:rsidRPr="00976E82">
        <w:rPr>
          <w:rFonts w:ascii="Times New Roman" w:hAnsi="Times New Roman" w:cs="Times New Roman"/>
          <w:i/>
          <w:iCs/>
          <w:sz w:val="24"/>
        </w:rPr>
        <w:t>To the Virgins, to Make Much of Time</w:t>
      </w:r>
      <w:r w:rsidRPr="00976E82">
        <w:rPr>
          <w:rFonts w:ascii="Times New Roman" w:hAnsi="Times New Roman" w:cs="Times New Roman"/>
          <w:sz w:val="24"/>
        </w:rPr>
        <w:t>, 21 Nov. 2000, https://www.poets.org/poetsorg/poem/virgins-make-much-time.</w:t>
      </w:r>
      <w:bookmarkStart w:id="0" w:name="_GoBack"/>
      <w:bookmarkEnd w:id="0"/>
    </w:p>
    <w:p w:rsidR="00976E82" w:rsidP="002366B7">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fldChar w:fldCharType="end"/>
      </w:r>
    </w:p>
    <w:p w:rsidR="00A90317" w:rsidRPr="00A90317" w:rsidP="002366B7">
      <w:pPr>
        <w:spacing w:after="0" w:line="480" w:lineRule="auto"/>
        <w:jc w:val="center"/>
        <w:rPr>
          <w:rFonts w:ascii="Times New Roman" w:hAnsi="Times New Roman" w:cs="Times New Roman"/>
          <w:sz w:val="24"/>
          <w:szCs w:val="24"/>
        </w:rPr>
      </w:pPr>
      <w:r w:rsidRPr="00AE1947">
        <w:rPr>
          <w:rFonts w:ascii="Times New Roman" w:hAnsi="Times New Roman" w:cs="Times New Roman"/>
          <w:i/>
          <w:sz w:val="24"/>
          <w:szCs w:val="24"/>
        </w:rPr>
        <w:br/>
      </w:r>
    </w:p>
    <w:p w:rsidR="00B10909" w:rsidRPr="00D45A84" w:rsidP="00200D7E">
      <w:pPr>
        <w:spacing w:after="0" w:line="480" w:lineRule="auto"/>
        <w:rPr>
          <w:rFonts w:ascii="Times New Roman" w:hAnsi="Times New Roman" w:cs="Times New Roman"/>
          <w:sz w:val="24"/>
          <w:szCs w:val="24"/>
        </w:rPr>
      </w:pPr>
    </w:p>
    <w:sectPr w:rsidSect="00A8393A">
      <w:headerReference w:type="default" r:id="rId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Pr="00A8393A" w:rsidR="008D57E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Pr="00A8393A" w:rsidR="008D57EA">
          <w:rPr>
            <w:rFonts w:ascii="Times New Roman" w:hAnsi="Times New Roman" w:cs="Times New Roman"/>
            <w:sz w:val="24"/>
            <w:szCs w:val="24"/>
          </w:rPr>
          <w:fldChar w:fldCharType="separate"/>
        </w:r>
        <w:r w:rsidR="00976E82">
          <w:rPr>
            <w:rFonts w:ascii="Times New Roman" w:hAnsi="Times New Roman" w:cs="Times New Roman"/>
            <w:noProof/>
            <w:sz w:val="24"/>
            <w:szCs w:val="24"/>
          </w:rPr>
          <w:t>4</w:t>
        </w:r>
        <w:r w:rsidRPr="00A8393A" w:rsidR="008D57EA">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014B391E"/>
    <w:multiLevelType w:val="hybridMultilevel"/>
    <w:tmpl w:val="DE6C4F74"/>
    <w:lvl w:ilvl="0">
      <w:start w:val="1"/>
      <w:numFmt w:val="lowerRoman"/>
      <w:lvlText w:val="%1."/>
      <w:lvlJc w:val="righ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60CA6CE4"/>
    <w:multiLevelType w:val="hybridMultilevel"/>
    <w:tmpl w:val="66E61818"/>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1310"/>
    <w:rsid w:val="00002000"/>
    <w:rsid w:val="00004668"/>
    <w:rsid w:val="000049AD"/>
    <w:rsid w:val="0001167F"/>
    <w:rsid w:val="000124DA"/>
    <w:rsid w:val="00012702"/>
    <w:rsid w:val="000147C0"/>
    <w:rsid w:val="000217F5"/>
    <w:rsid w:val="0002421D"/>
    <w:rsid w:val="00026FAC"/>
    <w:rsid w:val="00030976"/>
    <w:rsid w:val="0005284D"/>
    <w:rsid w:val="00053981"/>
    <w:rsid w:val="0006027B"/>
    <w:rsid w:val="000628BA"/>
    <w:rsid w:val="000723FD"/>
    <w:rsid w:val="00073E00"/>
    <w:rsid w:val="00074825"/>
    <w:rsid w:val="000804B3"/>
    <w:rsid w:val="000823D0"/>
    <w:rsid w:val="000832A1"/>
    <w:rsid w:val="000838D6"/>
    <w:rsid w:val="000840A4"/>
    <w:rsid w:val="000A0648"/>
    <w:rsid w:val="000A07F0"/>
    <w:rsid w:val="000A2750"/>
    <w:rsid w:val="000A2BE5"/>
    <w:rsid w:val="000A6681"/>
    <w:rsid w:val="000B190F"/>
    <w:rsid w:val="000B1FFD"/>
    <w:rsid w:val="000B7FB2"/>
    <w:rsid w:val="000C25C6"/>
    <w:rsid w:val="000D10DE"/>
    <w:rsid w:val="000D4571"/>
    <w:rsid w:val="000D7A2E"/>
    <w:rsid w:val="000E0B6A"/>
    <w:rsid w:val="000E132D"/>
    <w:rsid w:val="000E3B74"/>
    <w:rsid w:val="000E7038"/>
    <w:rsid w:val="000F348C"/>
    <w:rsid w:val="000F3C35"/>
    <w:rsid w:val="000F6625"/>
    <w:rsid w:val="000F7A1A"/>
    <w:rsid w:val="00114317"/>
    <w:rsid w:val="00122A11"/>
    <w:rsid w:val="0012487C"/>
    <w:rsid w:val="0012536E"/>
    <w:rsid w:val="00125A0B"/>
    <w:rsid w:val="00131C8A"/>
    <w:rsid w:val="00132EA3"/>
    <w:rsid w:val="0013436A"/>
    <w:rsid w:val="0013649B"/>
    <w:rsid w:val="00141F79"/>
    <w:rsid w:val="001468B5"/>
    <w:rsid w:val="0015728A"/>
    <w:rsid w:val="0016340D"/>
    <w:rsid w:val="001729E4"/>
    <w:rsid w:val="00180672"/>
    <w:rsid w:val="00184883"/>
    <w:rsid w:val="001876B0"/>
    <w:rsid w:val="001908E3"/>
    <w:rsid w:val="001932A6"/>
    <w:rsid w:val="00193C23"/>
    <w:rsid w:val="001A0D8A"/>
    <w:rsid w:val="001A3700"/>
    <w:rsid w:val="001A4B29"/>
    <w:rsid w:val="001A4CC9"/>
    <w:rsid w:val="001A73FA"/>
    <w:rsid w:val="001B709D"/>
    <w:rsid w:val="001C3535"/>
    <w:rsid w:val="001D0ED9"/>
    <w:rsid w:val="001D2F05"/>
    <w:rsid w:val="001E1B60"/>
    <w:rsid w:val="001E6D07"/>
    <w:rsid w:val="001F1BE2"/>
    <w:rsid w:val="001F6A97"/>
    <w:rsid w:val="00200D7E"/>
    <w:rsid w:val="002070DA"/>
    <w:rsid w:val="002128DC"/>
    <w:rsid w:val="00221854"/>
    <w:rsid w:val="0022679F"/>
    <w:rsid w:val="002324B1"/>
    <w:rsid w:val="0023282B"/>
    <w:rsid w:val="002333F2"/>
    <w:rsid w:val="0023658F"/>
    <w:rsid w:val="002366B7"/>
    <w:rsid w:val="00240496"/>
    <w:rsid w:val="00250781"/>
    <w:rsid w:val="00264FB4"/>
    <w:rsid w:val="002673C3"/>
    <w:rsid w:val="00270185"/>
    <w:rsid w:val="0027162B"/>
    <w:rsid w:val="00273904"/>
    <w:rsid w:val="00273DE3"/>
    <w:rsid w:val="00276110"/>
    <w:rsid w:val="00280141"/>
    <w:rsid w:val="00283BD5"/>
    <w:rsid w:val="00285B0A"/>
    <w:rsid w:val="00287C1A"/>
    <w:rsid w:val="00287C80"/>
    <w:rsid w:val="00295E60"/>
    <w:rsid w:val="002A49DD"/>
    <w:rsid w:val="002A4D48"/>
    <w:rsid w:val="002A6446"/>
    <w:rsid w:val="002B762B"/>
    <w:rsid w:val="002B7F89"/>
    <w:rsid w:val="002C0A96"/>
    <w:rsid w:val="002C12A8"/>
    <w:rsid w:val="002C414B"/>
    <w:rsid w:val="002C6286"/>
    <w:rsid w:val="002C7D2A"/>
    <w:rsid w:val="002D0313"/>
    <w:rsid w:val="002D65CE"/>
    <w:rsid w:val="002E1A70"/>
    <w:rsid w:val="002E7C35"/>
    <w:rsid w:val="002F44F0"/>
    <w:rsid w:val="0030352E"/>
    <w:rsid w:val="0031334C"/>
    <w:rsid w:val="003170C7"/>
    <w:rsid w:val="00320ECB"/>
    <w:rsid w:val="00322FE0"/>
    <w:rsid w:val="00323485"/>
    <w:rsid w:val="0032653D"/>
    <w:rsid w:val="003332A8"/>
    <w:rsid w:val="00335838"/>
    <w:rsid w:val="003417D4"/>
    <w:rsid w:val="00346BD8"/>
    <w:rsid w:val="00354CA7"/>
    <w:rsid w:val="00356D8E"/>
    <w:rsid w:val="003707FC"/>
    <w:rsid w:val="0037105F"/>
    <w:rsid w:val="0038216A"/>
    <w:rsid w:val="003857FB"/>
    <w:rsid w:val="00387AA4"/>
    <w:rsid w:val="00390514"/>
    <w:rsid w:val="003939AF"/>
    <w:rsid w:val="00394C1D"/>
    <w:rsid w:val="003A00C5"/>
    <w:rsid w:val="003A141B"/>
    <w:rsid w:val="003A254E"/>
    <w:rsid w:val="003A2D28"/>
    <w:rsid w:val="003A32AF"/>
    <w:rsid w:val="003A4549"/>
    <w:rsid w:val="003A59B8"/>
    <w:rsid w:val="003A7C84"/>
    <w:rsid w:val="003B3830"/>
    <w:rsid w:val="003B4013"/>
    <w:rsid w:val="003B7683"/>
    <w:rsid w:val="003C4F49"/>
    <w:rsid w:val="003C60C2"/>
    <w:rsid w:val="003C6438"/>
    <w:rsid w:val="003C7E1D"/>
    <w:rsid w:val="003D406F"/>
    <w:rsid w:val="003F2BB0"/>
    <w:rsid w:val="003F3135"/>
    <w:rsid w:val="003F4A92"/>
    <w:rsid w:val="003F7B48"/>
    <w:rsid w:val="003F7C04"/>
    <w:rsid w:val="00404B63"/>
    <w:rsid w:val="00412840"/>
    <w:rsid w:val="00412BA0"/>
    <w:rsid w:val="00413FB7"/>
    <w:rsid w:val="004141C2"/>
    <w:rsid w:val="00414F37"/>
    <w:rsid w:val="00420CB5"/>
    <w:rsid w:val="00437A99"/>
    <w:rsid w:val="00443C5F"/>
    <w:rsid w:val="00454AFF"/>
    <w:rsid w:val="004612A9"/>
    <w:rsid w:val="0046635C"/>
    <w:rsid w:val="00467498"/>
    <w:rsid w:val="00467BDF"/>
    <w:rsid w:val="00470287"/>
    <w:rsid w:val="004766F5"/>
    <w:rsid w:val="00491C21"/>
    <w:rsid w:val="004A2D65"/>
    <w:rsid w:val="004B10A7"/>
    <w:rsid w:val="004B1562"/>
    <w:rsid w:val="004B42B7"/>
    <w:rsid w:val="004B4CB9"/>
    <w:rsid w:val="004B59D5"/>
    <w:rsid w:val="004C1574"/>
    <w:rsid w:val="004D2FE2"/>
    <w:rsid w:val="004D3FCA"/>
    <w:rsid w:val="004D41A5"/>
    <w:rsid w:val="004D4B05"/>
    <w:rsid w:val="004D5282"/>
    <w:rsid w:val="004D769F"/>
    <w:rsid w:val="004E189E"/>
    <w:rsid w:val="004E316B"/>
    <w:rsid w:val="004E3B06"/>
    <w:rsid w:val="004E43F7"/>
    <w:rsid w:val="004E6237"/>
    <w:rsid w:val="004E79F7"/>
    <w:rsid w:val="004F380F"/>
    <w:rsid w:val="004F4C23"/>
    <w:rsid w:val="005001D4"/>
    <w:rsid w:val="005015DA"/>
    <w:rsid w:val="00506915"/>
    <w:rsid w:val="00520968"/>
    <w:rsid w:val="00523047"/>
    <w:rsid w:val="00525D1B"/>
    <w:rsid w:val="0053756E"/>
    <w:rsid w:val="00540DC4"/>
    <w:rsid w:val="0054511C"/>
    <w:rsid w:val="005532F5"/>
    <w:rsid w:val="00556890"/>
    <w:rsid w:val="005712C4"/>
    <w:rsid w:val="005717DA"/>
    <w:rsid w:val="00572A15"/>
    <w:rsid w:val="00575503"/>
    <w:rsid w:val="00581B3B"/>
    <w:rsid w:val="0058256E"/>
    <w:rsid w:val="00584200"/>
    <w:rsid w:val="00587984"/>
    <w:rsid w:val="005A33FB"/>
    <w:rsid w:val="005B1426"/>
    <w:rsid w:val="005C0038"/>
    <w:rsid w:val="005C0781"/>
    <w:rsid w:val="005C631F"/>
    <w:rsid w:val="005D44DC"/>
    <w:rsid w:val="005E11C4"/>
    <w:rsid w:val="005E1D85"/>
    <w:rsid w:val="005E5A8D"/>
    <w:rsid w:val="005F2191"/>
    <w:rsid w:val="005F4BB5"/>
    <w:rsid w:val="005F5812"/>
    <w:rsid w:val="005F7BA0"/>
    <w:rsid w:val="00605C78"/>
    <w:rsid w:val="00606D1A"/>
    <w:rsid w:val="00615FD0"/>
    <w:rsid w:val="00622DD9"/>
    <w:rsid w:val="00624516"/>
    <w:rsid w:val="0062485C"/>
    <w:rsid w:val="00634BD0"/>
    <w:rsid w:val="00636C25"/>
    <w:rsid w:val="00636C68"/>
    <w:rsid w:val="00660369"/>
    <w:rsid w:val="00660FBC"/>
    <w:rsid w:val="00661DAF"/>
    <w:rsid w:val="0066434F"/>
    <w:rsid w:val="00664703"/>
    <w:rsid w:val="006946C0"/>
    <w:rsid w:val="006A3FB3"/>
    <w:rsid w:val="006A46D8"/>
    <w:rsid w:val="006B0C65"/>
    <w:rsid w:val="006C084F"/>
    <w:rsid w:val="006C6937"/>
    <w:rsid w:val="006D3DF5"/>
    <w:rsid w:val="006D6792"/>
    <w:rsid w:val="006D7561"/>
    <w:rsid w:val="006E184B"/>
    <w:rsid w:val="006E6385"/>
    <w:rsid w:val="006F0FD7"/>
    <w:rsid w:val="006F17DD"/>
    <w:rsid w:val="006F5E7E"/>
    <w:rsid w:val="00702413"/>
    <w:rsid w:val="00705315"/>
    <w:rsid w:val="007131CD"/>
    <w:rsid w:val="00716613"/>
    <w:rsid w:val="00722CEB"/>
    <w:rsid w:val="00723C5B"/>
    <w:rsid w:val="00724EB0"/>
    <w:rsid w:val="007307AC"/>
    <w:rsid w:val="00735951"/>
    <w:rsid w:val="007413D4"/>
    <w:rsid w:val="0074384D"/>
    <w:rsid w:val="00745A6B"/>
    <w:rsid w:val="007506E0"/>
    <w:rsid w:val="007514FD"/>
    <w:rsid w:val="007549F4"/>
    <w:rsid w:val="00754C0D"/>
    <w:rsid w:val="00762054"/>
    <w:rsid w:val="007639C1"/>
    <w:rsid w:val="00765407"/>
    <w:rsid w:val="00767EF8"/>
    <w:rsid w:val="007712E7"/>
    <w:rsid w:val="00772E9C"/>
    <w:rsid w:val="00775832"/>
    <w:rsid w:val="007773FB"/>
    <w:rsid w:val="00791943"/>
    <w:rsid w:val="007952BF"/>
    <w:rsid w:val="00795771"/>
    <w:rsid w:val="007A0009"/>
    <w:rsid w:val="007B0AB8"/>
    <w:rsid w:val="007B4B1F"/>
    <w:rsid w:val="007B7C41"/>
    <w:rsid w:val="007C3679"/>
    <w:rsid w:val="007D3939"/>
    <w:rsid w:val="007D5AC2"/>
    <w:rsid w:val="007D671D"/>
    <w:rsid w:val="007E7064"/>
    <w:rsid w:val="007E77F7"/>
    <w:rsid w:val="007E7E72"/>
    <w:rsid w:val="007F19E9"/>
    <w:rsid w:val="007F6B32"/>
    <w:rsid w:val="00810272"/>
    <w:rsid w:val="008160CB"/>
    <w:rsid w:val="00816CA8"/>
    <w:rsid w:val="00825519"/>
    <w:rsid w:val="00830E47"/>
    <w:rsid w:val="0083217C"/>
    <w:rsid w:val="00832975"/>
    <w:rsid w:val="008334D5"/>
    <w:rsid w:val="008448FE"/>
    <w:rsid w:val="00856021"/>
    <w:rsid w:val="008579D1"/>
    <w:rsid w:val="00860531"/>
    <w:rsid w:val="0086163C"/>
    <w:rsid w:val="00862401"/>
    <w:rsid w:val="00892215"/>
    <w:rsid w:val="00894A7A"/>
    <w:rsid w:val="008A06A0"/>
    <w:rsid w:val="008A24F4"/>
    <w:rsid w:val="008A78FB"/>
    <w:rsid w:val="008B2260"/>
    <w:rsid w:val="008C0DF2"/>
    <w:rsid w:val="008C75F2"/>
    <w:rsid w:val="008C7E93"/>
    <w:rsid w:val="008D02DC"/>
    <w:rsid w:val="008D396B"/>
    <w:rsid w:val="008D4806"/>
    <w:rsid w:val="008D57EA"/>
    <w:rsid w:val="008D6FCC"/>
    <w:rsid w:val="008E102E"/>
    <w:rsid w:val="008E7B5C"/>
    <w:rsid w:val="008F027B"/>
    <w:rsid w:val="009022E8"/>
    <w:rsid w:val="009024EE"/>
    <w:rsid w:val="00903745"/>
    <w:rsid w:val="00903E08"/>
    <w:rsid w:val="00904870"/>
    <w:rsid w:val="00912FC5"/>
    <w:rsid w:val="009131D8"/>
    <w:rsid w:val="0091451E"/>
    <w:rsid w:val="00914F96"/>
    <w:rsid w:val="00916BA8"/>
    <w:rsid w:val="00916F9C"/>
    <w:rsid w:val="009240EA"/>
    <w:rsid w:val="0092509B"/>
    <w:rsid w:val="00930846"/>
    <w:rsid w:val="009374FF"/>
    <w:rsid w:val="009423AB"/>
    <w:rsid w:val="00942F04"/>
    <w:rsid w:val="00945B4E"/>
    <w:rsid w:val="00947171"/>
    <w:rsid w:val="00953D7C"/>
    <w:rsid w:val="00964B9F"/>
    <w:rsid w:val="00967DED"/>
    <w:rsid w:val="00967F33"/>
    <w:rsid w:val="009717FC"/>
    <w:rsid w:val="00973BDF"/>
    <w:rsid w:val="0097665A"/>
    <w:rsid w:val="00976E82"/>
    <w:rsid w:val="00983A65"/>
    <w:rsid w:val="009A100A"/>
    <w:rsid w:val="009A1AE9"/>
    <w:rsid w:val="009A34C8"/>
    <w:rsid w:val="009A6DF1"/>
    <w:rsid w:val="009A6F12"/>
    <w:rsid w:val="009A7CCB"/>
    <w:rsid w:val="009B2AC8"/>
    <w:rsid w:val="009B2EF0"/>
    <w:rsid w:val="009B3F91"/>
    <w:rsid w:val="009C2A47"/>
    <w:rsid w:val="009C422C"/>
    <w:rsid w:val="009D28E6"/>
    <w:rsid w:val="009D712C"/>
    <w:rsid w:val="009E0235"/>
    <w:rsid w:val="009E5645"/>
    <w:rsid w:val="009E60D8"/>
    <w:rsid w:val="009F2A38"/>
    <w:rsid w:val="009F3EF2"/>
    <w:rsid w:val="00A02606"/>
    <w:rsid w:val="00A11A71"/>
    <w:rsid w:val="00A16C1A"/>
    <w:rsid w:val="00A16C8D"/>
    <w:rsid w:val="00A173BD"/>
    <w:rsid w:val="00A242E5"/>
    <w:rsid w:val="00A26717"/>
    <w:rsid w:val="00A31342"/>
    <w:rsid w:val="00A31B56"/>
    <w:rsid w:val="00A3293B"/>
    <w:rsid w:val="00A3772D"/>
    <w:rsid w:val="00A4266F"/>
    <w:rsid w:val="00A44BC5"/>
    <w:rsid w:val="00A46EBF"/>
    <w:rsid w:val="00A508E6"/>
    <w:rsid w:val="00A5191D"/>
    <w:rsid w:val="00A52FC7"/>
    <w:rsid w:val="00A548F9"/>
    <w:rsid w:val="00A60B8D"/>
    <w:rsid w:val="00A63274"/>
    <w:rsid w:val="00A655EB"/>
    <w:rsid w:val="00A71C28"/>
    <w:rsid w:val="00A80471"/>
    <w:rsid w:val="00A8393A"/>
    <w:rsid w:val="00A8732D"/>
    <w:rsid w:val="00A90317"/>
    <w:rsid w:val="00A923AF"/>
    <w:rsid w:val="00A9337B"/>
    <w:rsid w:val="00A96E9C"/>
    <w:rsid w:val="00A97BEA"/>
    <w:rsid w:val="00AA0F4B"/>
    <w:rsid w:val="00AA2E79"/>
    <w:rsid w:val="00AB01B3"/>
    <w:rsid w:val="00AB1A5C"/>
    <w:rsid w:val="00AB4078"/>
    <w:rsid w:val="00AC164D"/>
    <w:rsid w:val="00AC2954"/>
    <w:rsid w:val="00AC6E55"/>
    <w:rsid w:val="00AD2F22"/>
    <w:rsid w:val="00AE1947"/>
    <w:rsid w:val="00AF1D73"/>
    <w:rsid w:val="00B06EE4"/>
    <w:rsid w:val="00B07446"/>
    <w:rsid w:val="00B10909"/>
    <w:rsid w:val="00B12DEA"/>
    <w:rsid w:val="00B14FF1"/>
    <w:rsid w:val="00B17BD5"/>
    <w:rsid w:val="00B2015F"/>
    <w:rsid w:val="00B22369"/>
    <w:rsid w:val="00B24369"/>
    <w:rsid w:val="00B261BD"/>
    <w:rsid w:val="00B31568"/>
    <w:rsid w:val="00B341DB"/>
    <w:rsid w:val="00B36FD8"/>
    <w:rsid w:val="00B37643"/>
    <w:rsid w:val="00B37BEF"/>
    <w:rsid w:val="00B41C37"/>
    <w:rsid w:val="00B441F7"/>
    <w:rsid w:val="00B513E9"/>
    <w:rsid w:val="00B522BF"/>
    <w:rsid w:val="00B55679"/>
    <w:rsid w:val="00B62A86"/>
    <w:rsid w:val="00B66261"/>
    <w:rsid w:val="00B66C1A"/>
    <w:rsid w:val="00B6718D"/>
    <w:rsid w:val="00B72ED7"/>
    <w:rsid w:val="00B732E8"/>
    <w:rsid w:val="00B75E6C"/>
    <w:rsid w:val="00B77158"/>
    <w:rsid w:val="00B77CBF"/>
    <w:rsid w:val="00B81A64"/>
    <w:rsid w:val="00B81F73"/>
    <w:rsid w:val="00B900A9"/>
    <w:rsid w:val="00B90633"/>
    <w:rsid w:val="00B933E0"/>
    <w:rsid w:val="00B95459"/>
    <w:rsid w:val="00B95A28"/>
    <w:rsid w:val="00B96184"/>
    <w:rsid w:val="00B96810"/>
    <w:rsid w:val="00BA0FAC"/>
    <w:rsid w:val="00BA3CA3"/>
    <w:rsid w:val="00BA6E27"/>
    <w:rsid w:val="00BC0613"/>
    <w:rsid w:val="00BD1E99"/>
    <w:rsid w:val="00BD2C2D"/>
    <w:rsid w:val="00BD395D"/>
    <w:rsid w:val="00BD53D7"/>
    <w:rsid w:val="00BD590F"/>
    <w:rsid w:val="00BE03DE"/>
    <w:rsid w:val="00BE085F"/>
    <w:rsid w:val="00BE354D"/>
    <w:rsid w:val="00BE6D13"/>
    <w:rsid w:val="00BF0326"/>
    <w:rsid w:val="00BF0583"/>
    <w:rsid w:val="00BF0D18"/>
    <w:rsid w:val="00BF4572"/>
    <w:rsid w:val="00BF62F0"/>
    <w:rsid w:val="00BF6547"/>
    <w:rsid w:val="00C10279"/>
    <w:rsid w:val="00C128DD"/>
    <w:rsid w:val="00C213E4"/>
    <w:rsid w:val="00C2535E"/>
    <w:rsid w:val="00C26739"/>
    <w:rsid w:val="00C26F20"/>
    <w:rsid w:val="00C30E12"/>
    <w:rsid w:val="00C33769"/>
    <w:rsid w:val="00C3720A"/>
    <w:rsid w:val="00C40129"/>
    <w:rsid w:val="00C403FF"/>
    <w:rsid w:val="00C450CF"/>
    <w:rsid w:val="00C45780"/>
    <w:rsid w:val="00C478C8"/>
    <w:rsid w:val="00C540FC"/>
    <w:rsid w:val="00C602E8"/>
    <w:rsid w:val="00C64B49"/>
    <w:rsid w:val="00C65389"/>
    <w:rsid w:val="00C80627"/>
    <w:rsid w:val="00C836CC"/>
    <w:rsid w:val="00C86DD6"/>
    <w:rsid w:val="00C879A2"/>
    <w:rsid w:val="00C87B64"/>
    <w:rsid w:val="00C91FB4"/>
    <w:rsid w:val="00C9237D"/>
    <w:rsid w:val="00C9518D"/>
    <w:rsid w:val="00CA28DA"/>
    <w:rsid w:val="00CA5C39"/>
    <w:rsid w:val="00CB2F72"/>
    <w:rsid w:val="00CB36FC"/>
    <w:rsid w:val="00CB3A7F"/>
    <w:rsid w:val="00CC7C47"/>
    <w:rsid w:val="00CD0402"/>
    <w:rsid w:val="00CD3396"/>
    <w:rsid w:val="00CE6C87"/>
    <w:rsid w:val="00CF1941"/>
    <w:rsid w:val="00CF4598"/>
    <w:rsid w:val="00CF5BAC"/>
    <w:rsid w:val="00CF61BB"/>
    <w:rsid w:val="00D06CF9"/>
    <w:rsid w:val="00D079EC"/>
    <w:rsid w:val="00D106CA"/>
    <w:rsid w:val="00D13C1A"/>
    <w:rsid w:val="00D16C54"/>
    <w:rsid w:val="00D218F7"/>
    <w:rsid w:val="00D2403A"/>
    <w:rsid w:val="00D300E0"/>
    <w:rsid w:val="00D33A4A"/>
    <w:rsid w:val="00D34E08"/>
    <w:rsid w:val="00D4304E"/>
    <w:rsid w:val="00D4329E"/>
    <w:rsid w:val="00D45A84"/>
    <w:rsid w:val="00D45ACC"/>
    <w:rsid w:val="00D50D73"/>
    <w:rsid w:val="00D608FA"/>
    <w:rsid w:val="00D72C59"/>
    <w:rsid w:val="00D73BC3"/>
    <w:rsid w:val="00D75211"/>
    <w:rsid w:val="00D84B40"/>
    <w:rsid w:val="00D86FC9"/>
    <w:rsid w:val="00D94BF4"/>
    <w:rsid w:val="00D95CB8"/>
    <w:rsid w:val="00DB3B36"/>
    <w:rsid w:val="00DB6E19"/>
    <w:rsid w:val="00DC2DCA"/>
    <w:rsid w:val="00DC55B8"/>
    <w:rsid w:val="00DE73A6"/>
    <w:rsid w:val="00DF4859"/>
    <w:rsid w:val="00DF4F9C"/>
    <w:rsid w:val="00DF6479"/>
    <w:rsid w:val="00DF74AE"/>
    <w:rsid w:val="00E02D2F"/>
    <w:rsid w:val="00E06E59"/>
    <w:rsid w:val="00E07F2A"/>
    <w:rsid w:val="00E11127"/>
    <w:rsid w:val="00E12B6A"/>
    <w:rsid w:val="00E2271E"/>
    <w:rsid w:val="00E24841"/>
    <w:rsid w:val="00E26713"/>
    <w:rsid w:val="00E26F4A"/>
    <w:rsid w:val="00E30679"/>
    <w:rsid w:val="00E3782A"/>
    <w:rsid w:val="00E41C2F"/>
    <w:rsid w:val="00E453A9"/>
    <w:rsid w:val="00E57348"/>
    <w:rsid w:val="00E57ED6"/>
    <w:rsid w:val="00E82E13"/>
    <w:rsid w:val="00E87384"/>
    <w:rsid w:val="00EA22D4"/>
    <w:rsid w:val="00EA77B9"/>
    <w:rsid w:val="00EB0CA3"/>
    <w:rsid w:val="00EB2204"/>
    <w:rsid w:val="00EB4165"/>
    <w:rsid w:val="00EB5165"/>
    <w:rsid w:val="00EC693C"/>
    <w:rsid w:val="00ED1A07"/>
    <w:rsid w:val="00ED53A1"/>
    <w:rsid w:val="00EE4D23"/>
    <w:rsid w:val="00EF0707"/>
    <w:rsid w:val="00EF157D"/>
    <w:rsid w:val="00EF6933"/>
    <w:rsid w:val="00F05359"/>
    <w:rsid w:val="00F11D44"/>
    <w:rsid w:val="00F12096"/>
    <w:rsid w:val="00F13A06"/>
    <w:rsid w:val="00F1659A"/>
    <w:rsid w:val="00F25790"/>
    <w:rsid w:val="00F31144"/>
    <w:rsid w:val="00F31CB8"/>
    <w:rsid w:val="00F41366"/>
    <w:rsid w:val="00F4418C"/>
    <w:rsid w:val="00F53C4E"/>
    <w:rsid w:val="00F5460C"/>
    <w:rsid w:val="00F60687"/>
    <w:rsid w:val="00F75721"/>
    <w:rsid w:val="00F81A22"/>
    <w:rsid w:val="00F82296"/>
    <w:rsid w:val="00F8307B"/>
    <w:rsid w:val="00F84F3E"/>
    <w:rsid w:val="00F870F0"/>
    <w:rsid w:val="00F91835"/>
    <w:rsid w:val="00F92A40"/>
    <w:rsid w:val="00F96988"/>
    <w:rsid w:val="00FA0E2C"/>
    <w:rsid w:val="00FA4126"/>
    <w:rsid w:val="00FB018A"/>
    <w:rsid w:val="00FB0D4C"/>
    <w:rsid w:val="00FB1CA0"/>
    <w:rsid w:val="00FB244F"/>
    <w:rsid w:val="00FB45DA"/>
    <w:rsid w:val="00FC33AB"/>
    <w:rsid w:val="00FD0AC8"/>
    <w:rsid w:val="00FD2B86"/>
    <w:rsid w:val="00FD4D33"/>
    <w:rsid w:val="00FE2421"/>
    <w:rsid w:val="00FE406B"/>
    <w:rsid w:val="00FF31DE"/>
    <w:rsid w:val="00FF36D4"/>
    <w:rsid w:val="00FF3C99"/>
    <w:rsid w:val="00FF5BED"/>
    <w:rsid w:val="00FF6E5F"/>
    <w:rsid w:val="00FF6E65"/>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docId w15:val="{6A226992-1CD6-4384-82F3-8ED69AE31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ListParagraph">
    <w:name w:val="List Paragraph"/>
    <w:basedOn w:val="Normal"/>
    <w:uiPriority w:val="34"/>
    <w:qFormat/>
    <w:rsid w:val="00E3782A"/>
    <w:pPr>
      <w:ind w:left="720"/>
      <w:contextualSpacing/>
    </w:pPr>
  </w:style>
  <w:style w:type="paragraph" w:styleId="Bibliography">
    <w:name w:val="Bibliography"/>
    <w:basedOn w:val="Normal"/>
    <w:next w:val="Normal"/>
    <w:uiPriority w:val="37"/>
    <w:unhideWhenUsed/>
    <w:rsid w:val="00976E8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theme" Target="theme/theme1.xml" /><Relationship Id="rId7" Type="http://schemas.openxmlformats.org/officeDocument/2006/relationships/numbering" Target="numbering.xml" /><Relationship Id="rId8"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625BF2-A0F2-44E3-8A61-E0FB95B768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2</TotalTime>
  <Pages>4</Pages>
  <Words>986</Words>
  <Characters>5625</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Morning</cp:lastModifiedBy>
  <cp:revision>29</cp:revision>
  <dcterms:created xsi:type="dcterms:W3CDTF">2019-04-10T09:32:00Z</dcterms:created>
  <dcterms:modified xsi:type="dcterms:W3CDTF">2019-04-10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LDOXvEOY"/&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 name="noteType" value="0"/&gt;&lt;/prefs&gt;&lt;/data&gt;</vt:lpwstr>
  </property>
</Properties>
</file>